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198A4080" w14:textId="77777777" w:rsidR="00925519" w:rsidRPr="000A1D4E" w:rsidRDefault="00925519" w:rsidP="00925519">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Pr>
          <w:rFonts w:ascii="Times New Roman" w:eastAsia="Times New Roman" w:hAnsi="Times New Roman" w:cs="Times New Roman"/>
          <w:b/>
          <w:sz w:val="28"/>
          <w:szCs w:val="28"/>
          <w:lang w:val="en-US"/>
        </w:rPr>
        <w:t>: a Kinematic Approach on Optimization in Deep Learning</w:t>
      </w:r>
    </w:p>
    <w:p w14:paraId="67D92293" w14:textId="77777777" w:rsidR="00925519" w:rsidRPr="000A1D4E" w:rsidRDefault="00925519" w:rsidP="00925519">
      <w:pPr>
        <w:jc w:val="center"/>
        <w:rPr>
          <w:rFonts w:ascii="Times New Roman" w:eastAsia="Times New Roman" w:hAnsi="Times New Roman" w:cs="Times New Roman"/>
          <w:b/>
          <w:sz w:val="28"/>
          <w:szCs w:val="28"/>
          <w:lang w:val="en-US"/>
        </w:rPr>
      </w:pPr>
    </w:p>
    <w:p w14:paraId="10104476" w14:textId="77777777" w:rsidR="00925519" w:rsidRPr="000A1D4E" w:rsidRDefault="00925519" w:rsidP="00925519">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 xml:space="preserve">Dariush Bahrami </w:t>
      </w:r>
      <w:r w:rsidRPr="000A1D4E">
        <w:rPr>
          <w:rFonts w:ascii="Times New Roman" w:eastAsia="Times New Roman" w:hAnsi="Times New Roman" w:cs="Times New Roman"/>
          <w:b/>
          <w:sz w:val="24"/>
          <w:szCs w:val="24"/>
          <w:vertAlign w:val="superscript"/>
          <w:lang w:val="en-US"/>
        </w:rPr>
        <w:t>1</w:t>
      </w:r>
      <w:r w:rsidRPr="000A1D4E">
        <w:rPr>
          <w:rFonts w:ascii="Times New Roman" w:eastAsia="Times New Roman" w:hAnsi="Times New Roman" w:cs="Times New Roman"/>
          <w:b/>
          <w:sz w:val="24"/>
          <w:szCs w:val="24"/>
          <w:lang w:val="en-US"/>
        </w:rPr>
        <w:t xml:space="preserve">; Sadegh Pouriyan Zadeh </w:t>
      </w:r>
      <w:r w:rsidRPr="000A1D4E">
        <w:rPr>
          <w:rFonts w:ascii="Times New Roman" w:eastAsia="Times New Roman" w:hAnsi="Times New Roman" w:cs="Times New Roman"/>
          <w:b/>
          <w:sz w:val="24"/>
          <w:szCs w:val="24"/>
          <w:vertAlign w:val="superscript"/>
          <w:lang w:val="en-US"/>
        </w:rPr>
        <w:t>2</w:t>
      </w:r>
    </w:p>
    <w:p w14:paraId="5B1F1B49" w14:textId="77777777" w:rsidR="00925519" w:rsidRPr="000A1D4E" w:rsidRDefault="00925519" w:rsidP="009909EE">
      <w:pPr>
        <w:jc w:val="center"/>
        <w:rPr>
          <w:rFonts w:ascii="Times New Roman" w:eastAsia="Times New Roman" w:hAnsi="Times New Roman" w:cs="Times New Roman"/>
          <w:b/>
          <w:sz w:val="28"/>
          <w:szCs w:val="28"/>
          <w:lang w:val="en-US"/>
        </w:rPr>
      </w:pPr>
    </w:p>
    <w:p w14:paraId="268B5CC1" w14:textId="59396AB7" w:rsidR="00925519" w:rsidRDefault="00925519" w:rsidP="009909EE">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0ABFC361" w14:textId="77777777" w:rsidR="00A056A2" w:rsidRPr="000A1D4E" w:rsidRDefault="00A056A2" w:rsidP="009909EE">
      <w:pPr>
        <w:jc w:val="center"/>
        <w:rPr>
          <w:rFonts w:ascii="Times New Roman" w:eastAsia="Times New Roman" w:hAnsi="Times New Roman" w:cs="Times New Roman"/>
          <w:bCs/>
          <w:sz w:val="24"/>
          <w:szCs w:val="24"/>
          <w:lang w:val="en-US"/>
        </w:rPr>
      </w:pPr>
    </w:p>
    <w:p w14:paraId="096CBF8E" w14:textId="51865066" w:rsidR="00925519" w:rsidRDefault="00925519" w:rsidP="009909EE">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28C72C87" w14:textId="77777777" w:rsidR="005D7C1F" w:rsidRPr="005D7C1F" w:rsidRDefault="005D7C1F" w:rsidP="005D7C1F">
      <w:pPr>
        <w:jc w:val="center"/>
        <w:rPr>
          <w:rFonts w:ascii="Times New Roman" w:eastAsia="Times New Roman" w:hAnsi="Times New Roman" w:cs="Times New Roman"/>
          <w:bCs/>
          <w:sz w:val="24"/>
          <w:szCs w:val="24"/>
          <w:lang w:val="en-US"/>
        </w:rPr>
      </w:pPr>
    </w:p>
    <w:p w14:paraId="2BFD506D" w14:textId="77777777" w:rsidR="00925519" w:rsidRPr="000A1D4E" w:rsidRDefault="00925519" w:rsidP="00925519">
      <w:pPr>
        <w:pStyle w:val="Heading1"/>
        <w:rPr>
          <w:lang w:val="en-US"/>
        </w:rPr>
      </w:pPr>
      <w:r w:rsidRPr="000A1D4E">
        <w:rPr>
          <w:lang w:val="en-US"/>
        </w:rPr>
        <w:t>Abstract</w:t>
      </w:r>
    </w:p>
    <w:p w14:paraId="30033506" w14:textId="77777777" w:rsidR="00925519" w:rsidRDefault="00925519" w:rsidP="00925519">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 xml:space="preserve">We introduce Gravity, another algorithm for gradient-based optimization. In this paper, we explain how our novel idea change parameters to </w:t>
      </w:r>
      <w:r>
        <w:rPr>
          <w:rFonts w:ascii="Times New Roman" w:eastAsia="Times New Roman" w:hAnsi="Times New Roman" w:cs="Times New Roman"/>
          <w:bCs/>
          <w:sz w:val="28"/>
          <w:szCs w:val="28"/>
          <w:lang w:val="en-US" w:bidi="fa-IR"/>
        </w:rPr>
        <w:t xml:space="preserve">reduce the deep learning model’s loss. It has three intuitive hyper-parameters that the best values for them are proposed. Also, we propose an alternative to moving average. To compare the performance </w:t>
      </w:r>
      <w:r w:rsidRPr="00FB17F3">
        <w:rPr>
          <w:rFonts w:ascii="Times New Roman" w:eastAsia="Times New Roman" w:hAnsi="Times New Roman" w:cs="Times New Roman"/>
          <w:bCs/>
          <w:sz w:val="28"/>
          <w:szCs w:val="28"/>
          <w:lang w:val="en-US" w:bidi="fa-IR"/>
        </w:rPr>
        <w:t xml:space="preserve">of the Gravity optimizer with two </w:t>
      </w:r>
      <w:r>
        <w:rPr>
          <w:rFonts w:ascii="Times New Roman" w:eastAsia="Times New Roman" w:hAnsi="Times New Roman" w:cs="Times New Roman"/>
          <w:bCs/>
          <w:sz w:val="28"/>
          <w:szCs w:val="28"/>
          <w:lang w:val="en-US" w:bidi="fa-IR"/>
        </w:rPr>
        <w:t>common</w:t>
      </w:r>
      <w:r w:rsidRPr="00FB17F3">
        <w:rPr>
          <w:rFonts w:ascii="Times New Roman" w:eastAsia="Times New Roman" w:hAnsi="Times New Roman" w:cs="Times New Roman"/>
          <w:bCs/>
          <w:sz w:val="28"/>
          <w:szCs w:val="28"/>
          <w:lang w:val="en-US" w:bidi="fa-IR"/>
        </w:rPr>
        <w:t xml:space="preserve"> optimizers, Adam and RMSProp</w:t>
      </w:r>
      <w:r>
        <w:rPr>
          <w:rFonts w:ascii="Times New Roman" w:eastAsia="Times New Roman" w:hAnsi="Times New Roman" w:cs="Times New Roman"/>
          <w:bCs/>
          <w:sz w:val="28"/>
          <w:szCs w:val="28"/>
          <w:lang w:val="en-US" w:bidi="fa-IR"/>
        </w:rPr>
        <w:t>, f</w:t>
      </w:r>
      <w:r w:rsidRPr="00FB17F3">
        <w:rPr>
          <w:rFonts w:ascii="Times New Roman" w:eastAsia="Times New Roman" w:hAnsi="Times New Roman" w:cs="Times New Roman"/>
          <w:bCs/>
          <w:sz w:val="28"/>
          <w:szCs w:val="28"/>
          <w:lang w:val="en-US" w:bidi="fa-IR"/>
        </w:rPr>
        <w:t>ive</w:t>
      </w:r>
      <w:r>
        <w:rPr>
          <w:rFonts w:ascii="Times New Roman" w:eastAsia="Times New Roman" w:hAnsi="Times New Roman" w:cs="Times New Roman"/>
          <w:bCs/>
          <w:sz w:val="28"/>
          <w:szCs w:val="28"/>
          <w:lang w:val="en-US" w:bidi="fa-IR"/>
        </w:rPr>
        <w:t xml:space="preserve"> standard</w:t>
      </w:r>
      <w:r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Pr>
          <w:rFonts w:ascii="Times New Roman" w:eastAsia="Times New Roman" w:hAnsi="Times New Roman" w:cs="Times New Roman"/>
          <w:bCs/>
          <w:sz w:val="28"/>
          <w:szCs w:val="28"/>
          <w:lang w:val="en-US" w:bidi="fa-IR"/>
        </w:rPr>
        <w:t xml:space="preserve">. Gravity hyper-parameters did not need to be tuned for different models. As will be explained more in the paper, </w:t>
      </w:r>
      <w:r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Pr>
          <w:rFonts w:ascii="Times New Roman" w:eastAsia="Times New Roman" w:hAnsi="Times New Roman" w:cs="Times New Roman"/>
          <w:bCs/>
          <w:sz w:val="28"/>
          <w:szCs w:val="28"/>
          <w:lang w:val="en-US" w:bidi="fa-IR"/>
        </w:rPr>
        <w:t xml:space="preserve"> The obtained results show that the Gravity optimizer has more stable performance than Adam and RMSProp and gives greater values of validation accuracy for datasets with more output classes like CIFAR-100 (Fine).  </w:t>
      </w:r>
    </w:p>
    <w:p w14:paraId="0615EF57" w14:textId="77777777" w:rsidR="00925519" w:rsidRDefault="00925519" w:rsidP="00925519">
      <w:pPr>
        <w:jc w:val="both"/>
        <w:rPr>
          <w:rFonts w:ascii="Times New Roman" w:eastAsia="Times New Roman" w:hAnsi="Times New Roman" w:cs="Times New Roman"/>
          <w:bCs/>
          <w:sz w:val="28"/>
          <w:szCs w:val="28"/>
          <w:rtl/>
          <w:lang w:val="en-US" w:bidi="fa-IR"/>
        </w:rPr>
      </w:pPr>
    </w:p>
    <w:p w14:paraId="128B8D03" w14:textId="77777777" w:rsidR="00925519" w:rsidRPr="000A1D4E" w:rsidRDefault="00925519" w:rsidP="00925519">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0EAD6C9B" w14:textId="77777777" w:rsidR="00925519" w:rsidRPr="00A072EC" w:rsidRDefault="00925519" w:rsidP="00925519">
      <w:pPr>
        <w:jc w:val="both"/>
        <w:rPr>
          <w:rFonts w:ascii="Times New Roman" w:eastAsia="Times New Roman" w:hAnsi="Times New Roman" w:cs="Times New Roman"/>
          <w:bCs/>
          <w:sz w:val="28"/>
          <w:szCs w:val="28"/>
          <w:lang w:val="en-US"/>
        </w:rPr>
      </w:pPr>
      <w:r w:rsidRPr="00A072EC">
        <w:rPr>
          <w:rFonts w:ascii="Times New Roman" w:eastAsia="Times New Roman" w:hAnsi="Times New Roman" w:cs="Times New Roman"/>
          <w:bCs/>
          <w:sz w:val="28"/>
          <w:szCs w:val="28"/>
          <w:lang w:val="en-US"/>
        </w:rPr>
        <w:t>Optimization</w:t>
      </w:r>
      <w:r>
        <w:rPr>
          <w:rFonts w:ascii="Times New Roman" w:eastAsia="Times New Roman" w:hAnsi="Times New Roman" w:cs="Times New Roman"/>
          <w:bCs/>
          <w:sz w:val="28"/>
          <w:szCs w:val="28"/>
          <w:lang w:val="en-US"/>
        </w:rPr>
        <w:t xml:space="preserve"> Algorithm;</w:t>
      </w:r>
      <w:r w:rsidRPr="00A072EC">
        <w:rPr>
          <w:rFonts w:ascii="Times New Roman" w:eastAsia="Times New Roman" w:hAnsi="Times New Roman" w:cs="Times New Roman"/>
          <w:bCs/>
          <w:sz w:val="28"/>
          <w:szCs w:val="28"/>
          <w:lang w:val="en-US"/>
        </w:rPr>
        <w:t xml:space="preserve"> deep learning</w:t>
      </w:r>
      <w:r>
        <w:rPr>
          <w:rFonts w:ascii="Times New Roman" w:eastAsia="Times New Roman" w:hAnsi="Times New Roman" w:cs="Times New Roman"/>
          <w:bCs/>
          <w:sz w:val="28"/>
          <w:szCs w:val="28"/>
          <w:lang w:val="en-US"/>
        </w:rPr>
        <w:t>;</w:t>
      </w:r>
      <w:r w:rsidRPr="00A072EC">
        <w:rPr>
          <w:rFonts w:ascii="Times New Roman" w:eastAsia="Times New Roman" w:hAnsi="Times New Roman" w:cs="Times New Roman"/>
          <w:bCs/>
          <w:sz w:val="28"/>
          <w:szCs w:val="28"/>
          <w:lang w:val="en-US"/>
        </w:rPr>
        <w:t xml:space="preserve"> gradient descent</w:t>
      </w:r>
      <w:r>
        <w:rPr>
          <w:rFonts w:ascii="Times New Roman" w:eastAsia="Times New Roman" w:hAnsi="Times New Roman" w:cs="Times New Roman"/>
          <w:bCs/>
          <w:sz w:val="28"/>
          <w:szCs w:val="28"/>
          <w:lang w:val="en-US"/>
        </w:rPr>
        <w:t>;</w:t>
      </w:r>
      <w:r w:rsidRPr="00A072EC">
        <w:rPr>
          <w:rFonts w:ascii="Times New Roman" w:eastAsia="Times New Roman" w:hAnsi="Times New Roman" w:cs="Times New Roman"/>
          <w:bCs/>
          <w:sz w:val="28"/>
          <w:szCs w:val="28"/>
          <w:lang w:val="en-US"/>
        </w:rPr>
        <w:t xml:space="preserve"> objective function </w:t>
      </w:r>
    </w:p>
    <w:p w14:paraId="2E2C38D9" w14:textId="77777777" w:rsidR="00925519" w:rsidRDefault="00925519" w:rsidP="00925519"/>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lastRenderedPageBreak/>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68935CA8" w14:textId="62555EDD" w:rsidR="00C16FA7" w:rsidRDefault="00543769" w:rsidP="00826AAB">
      <w:pPr>
        <w:spacing w:before="240" w:after="24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w:t>
      </w:r>
      <w:r w:rsidR="000C1392">
        <w:rPr>
          <w:rFonts w:ascii="Times New Roman" w:eastAsia="Times New Roman" w:hAnsi="Times New Roman" w:cs="Times New Roman"/>
          <w:sz w:val="28"/>
          <w:szCs w:val="28"/>
          <w:lang w:val="en-US"/>
        </w:rPr>
        <w:t xml:space="preserve">In </w:t>
      </w:r>
      <w:hyperlink w:anchor="Algorithm_1" w:history="1">
        <w:r w:rsidR="009873BC">
          <w:rPr>
            <w:rStyle w:val="Hyperlink"/>
            <w:rFonts w:ascii="Times New Roman" w:eastAsia="Times New Roman" w:hAnsi="Times New Roman" w:cs="Times New Roman"/>
            <w:sz w:val="28"/>
            <w:szCs w:val="28"/>
            <w:lang w:val="en-US"/>
          </w:rPr>
          <w:t>a</w:t>
        </w:r>
        <w:r w:rsidR="000C1392" w:rsidRPr="009873BC">
          <w:rPr>
            <w:rStyle w:val="Hyperlink"/>
            <w:rFonts w:ascii="Times New Roman" w:eastAsia="Times New Roman" w:hAnsi="Times New Roman" w:cs="Times New Roman"/>
            <w:sz w:val="28"/>
            <w:szCs w:val="28"/>
            <w:lang w:val="en-US"/>
          </w:rPr>
          <w:t>l</w:t>
        </w:r>
        <w:r w:rsidR="00826AAB" w:rsidRPr="009873BC">
          <w:rPr>
            <w:rStyle w:val="Hyperlink"/>
            <w:rFonts w:ascii="Times New Roman" w:eastAsia="Times New Roman" w:hAnsi="Times New Roman" w:cs="Times New Roman"/>
            <w:sz w:val="28"/>
            <w:szCs w:val="28"/>
            <w:lang w:val="en-US"/>
          </w:rPr>
          <w:t>gorithm 1</w:t>
        </w:r>
      </w:hyperlink>
      <w:r w:rsidR="00826AAB">
        <w:rPr>
          <w:rFonts w:ascii="Times New Roman" w:eastAsia="Times New Roman" w:hAnsi="Times New Roman" w:cs="Times New Roman"/>
          <w:sz w:val="28"/>
          <w:szCs w:val="28"/>
          <w:lang w:val="en-US"/>
        </w:rPr>
        <w:t xml:space="preserve">, our </w:t>
      </w:r>
      <w:r w:rsidR="00102A72">
        <w:rPr>
          <w:rFonts w:ascii="Times New Roman" w:eastAsia="Times New Roman" w:hAnsi="Times New Roman" w:cs="Times New Roman"/>
          <w:sz w:val="28"/>
          <w:szCs w:val="28"/>
          <w:lang w:val="en-US"/>
        </w:rPr>
        <w:t>propose</w:t>
      </w:r>
      <w:r w:rsidR="00826AAB">
        <w:rPr>
          <w:rFonts w:ascii="Times New Roman" w:eastAsia="Times New Roman" w:hAnsi="Times New Roman" w:cs="Times New Roman"/>
          <w:sz w:val="28"/>
          <w:szCs w:val="28"/>
          <w:lang w:val="en-US"/>
        </w:rPr>
        <w:t xml:space="preserve">d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w:t>
      </w:r>
      <w:r w:rsidR="00102A72" w:rsidRPr="009873BC">
        <w:rPr>
          <w:rFonts w:asciiTheme="majorBidi" w:hAnsiTheme="majorBidi" w:cstheme="majorBidi"/>
          <w:sz w:val="28"/>
          <w:szCs w:val="28"/>
          <w:lang w:val="en-US"/>
        </w:rPr>
        <w:t>d</w:t>
      </w:r>
      <w:r w:rsidR="00BB197B" w:rsidRPr="009873BC">
        <w:rPr>
          <w:rFonts w:asciiTheme="majorBidi" w:hAnsiTheme="majorBidi" w:cstheme="majorBidi"/>
          <w:sz w:val="28"/>
          <w:szCs w:val="28"/>
        </w:rPr>
        <w:t xml:space="preserve"> </w:t>
      </w:r>
      <w:r w:rsidR="009873BC" w:rsidRPr="009873BC">
        <w:rPr>
          <w:rFonts w:asciiTheme="majorBidi" w:hAnsiTheme="majorBidi" w:cstheme="majorBidi"/>
          <w:sz w:val="28"/>
          <w:szCs w:val="28"/>
        </w:rPr>
        <w:t>is given.</w:t>
      </w:r>
      <w:r w:rsidR="009873BC">
        <w:rPr>
          <w:rFonts w:asciiTheme="majorBidi" w:hAnsiTheme="majorBidi" w:cstheme="majorBidi"/>
          <w:sz w:val="28"/>
          <w:szCs w:val="28"/>
          <w:lang w:val="en-US"/>
        </w:rPr>
        <w:t xml:space="preserve"> The details of the Gravity </w:t>
      </w:r>
      <w:r w:rsidR="00826AAB">
        <w:rPr>
          <w:rFonts w:asciiTheme="majorBidi" w:hAnsiTheme="majorBidi" w:cstheme="majorBidi"/>
          <w:sz w:val="28"/>
          <w:szCs w:val="28"/>
          <w:lang w:val="en-US"/>
        </w:rPr>
        <w:t xml:space="preserve">optimization </w:t>
      </w:r>
      <w:r w:rsidR="009873BC">
        <w:rPr>
          <w:rFonts w:asciiTheme="majorBidi" w:hAnsiTheme="majorBidi" w:cstheme="majorBidi"/>
          <w:sz w:val="28"/>
          <w:szCs w:val="28"/>
          <w:lang w:val="en-US"/>
        </w:rPr>
        <w:t>method</w:t>
      </w:r>
      <w:r w:rsidR="009873BC" w:rsidRPr="009873BC">
        <w:rPr>
          <w:rFonts w:asciiTheme="majorBidi" w:hAnsiTheme="majorBidi" w:cstheme="majorBidi"/>
          <w:sz w:val="28"/>
          <w:szCs w:val="28"/>
          <w:lang w:val="en-US"/>
        </w:rPr>
        <w:t xml:space="preserve"> w</w:t>
      </w:r>
      <w:r w:rsidR="009873BC" w:rsidRPr="00BB197B">
        <w:rPr>
          <w:rFonts w:asciiTheme="majorBidi" w:hAnsiTheme="majorBidi" w:cstheme="majorBidi"/>
          <w:sz w:val="28"/>
          <w:szCs w:val="28"/>
          <w:lang w:val="en-US"/>
        </w:rPr>
        <w:t xml:space="preserve">ith a </w:t>
      </w:r>
      <w:r w:rsidR="009873BC">
        <w:rPr>
          <w:rFonts w:asciiTheme="majorBidi" w:hAnsiTheme="majorBidi" w:cstheme="majorBidi"/>
          <w:sz w:val="28"/>
          <w:szCs w:val="28"/>
          <w:lang w:val="en-US"/>
        </w:rPr>
        <w:t>novel kinematic approach</w:t>
      </w:r>
      <w:r w:rsidR="009873BC" w:rsidRPr="00BB197B">
        <w:rPr>
          <w:rFonts w:asciiTheme="majorBidi" w:hAnsiTheme="majorBidi" w:cstheme="majorBidi"/>
          <w:sz w:val="28"/>
          <w:szCs w:val="28"/>
          <w:lang w:val="en-US"/>
        </w:rPr>
        <w:t xml:space="preserve"> </w:t>
      </w:r>
      <w:r w:rsidR="009873BC">
        <w:rPr>
          <w:rFonts w:asciiTheme="majorBidi" w:hAnsiTheme="majorBidi" w:cstheme="majorBidi"/>
          <w:sz w:val="28"/>
          <w:szCs w:val="28"/>
          <w:lang w:val="en-US"/>
        </w:rPr>
        <w:t>will be given</w:t>
      </w:r>
      <w:r w:rsidR="009873BC" w:rsidRPr="009873BC">
        <w:rPr>
          <w:rFonts w:asciiTheme="majorBidi" w:hAnsiTheme="majorBidi" w:cstheme="majorBidi"/>
          <w:sz w:val="28"/>
          <w:szCs w:val="28"/>
          <w:lang w:val="en-US"/>
        </w:rPr>
        <w:t xml:space="preserve"> </w:t>
      </w:r>
      <w:r w:rsidR="009873BC">
        <w:rPr>
          <w:rFonts w:asciiTheme="majorBidi" w:hAnsiTheme="majorBidi" w:cstheme="majorBidi"/>
          <w:sz w:val="28"/>
          <w:szCs w:val="28"/>
          <w:lang w:val="en-US"/>
        </w:rPr>
        <w:t>i</w:t>
      </w:r>
      <w:r w:rsidR="009873BC" w:rsidRPr="007139D6">
        <w:rPr>
          <w:rFonts w:asciiTheme="majorBidi" w:hAnsiTheme="majorBidi" w:cstheme="majorBidi"/>
          <w:sz w:val="28"/>
          <w:szCs w:val="28"/>
          <w:lang w:val="en-US"/>
        </w:rPr>
        <w:t xml:space="preserve">n </w:t>
      </w:r>
      <w:hyperlink w:anchor="_2_Gravity_Optimizer" w:history="1">
        <w:r w:rsidR="009873BC" w:rsidRPr="00FE33FE">
          <w:rPr>
            <w:rStyle w:val="Hyperlink"/>
            <w:rFonts w:asciiTheme="majorBidi" w:hAnsiTheme="majorBidi" w:cstheme="majorBidi"/>
            <w:sz w:val="28"/>
            <w:szCs w:val="28"/>
            <w:lang w:val="en-US"/>
          </w:rPr>
          <w:t>section 2</w:t>
        </w:r>
      </w:hyperlink>
      <w:r w:rsidR="009873BC">
        <w:rPr>
          <w:rFonts w:asciiTheme="majorBidi" w:hAnsiTheme="majorBidi" w:cstheme="majorBidi"/>
          <w:sz w:val="28"/>
          <w:szCs w:val="28"/>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16FA7" w14:paraId="4C0BCF0A" w14:textId="77777777" w:rsidTr="00AF744D">
        <w:tc>
          <w:tcPr>
            <w:tcW w:w="9350" w:type="dxa"/>
            <w:tcBorders>
              <w:top w:val="single" w:sz="12" w:space="0" w:color="auto"/>
              <w:bottom w:val="single" w:sz="12" w:space="0" w:color="auto"/>
            </w:tcBorders>
          </w:tcPr>
          <w:p w14:paraId="39AD6516" w14:textId="21D10666" w:rsidR="00C16FA7" w:rsidRDefault="00C16FA7" w:rsidP="00AF744D">
            <w:pPr>
              <w:jc w:val="both"/>
              <w:rPr>
                <w:rFonts w:asciiTheme="majorBidi" w:hAnsiTheme="majorBidi" w:cstheme="majorBidi"/>
                <w:i/>
                <w:iCs/>
                <w:sz w:val="28"/>
                <w:szCs w:val="28"/>
                <w:lang w:val="en-US"/>
              </w:rPr>
            </w:pPr>
            <w:bookmarkStart w:id="1" w:name="Algorithm_1"/>
            <w:bookmarkStart w:id="2" w:name="_Hlk62170053"/>
            <w:r w:rsidRPr="00C16FA7">
              <w:rPr>
                <w:rFonts w:asciiTheme="majorBidi" w:hAnsiTheme="majorBidi" w:cstheme="majorBidi"/>
                <w:b/>
                <w:bCs/>
                <w:sz w:val="28"/>
                <w:szCs w:val="28"/>
                <w:lang w:val="en-US"/>
              </w:rPr>
              <w:t>Algorithm 1:</w:t>
            </w:r>
            <w:r>
              <w:rPr>
                <w:rFonts w:asciiTheme="majorBidi" w:hAnsiTheme="majorBidi" w:cstheme="majorBidi"/>
                <w:sz w:val="28"/>
                <w:szCs w:val="28"/>
                <w:lang w:val="en-US"/>
              </w:rPr>
              <w:t xml:space="preserve"> </w:t>
            </w:r>
            <w:r w:rsidR="00826AAB" w:rsidRPr="009873BC">
              <w:rPr>
                <w:rFonts w:asciiTheme="majorBidi" w:hAnsiTheme="majorBidi" w:cstheme="majorBidi"/>
                <w:sz w:val="28"/>
                <w:szCs w:val="28"/>
                <w:lang w:val="en-US"/>
              </w:rPr>
              <w:t xml:space="preserve">Here is </w:t>
            </w:r>
            <w:r w:rsidR="009873BC" w:rsidRPr="009873BC">
              <w:rPr>
                <w:rFonts w:asciiTheme="majorBidi" w:hAnsiTheme="majorBidi" w:cstheme="majorBidi"/>
                <w:sz w:val="28"/>
                <w:szCs w:val="28"/>
                <w:lang w:val="en-US"/>
              </w:rPr>
              <w:t xml:space="preserve">the Gravity, </w:t>
            </w:r>
            <w:r w:rsidR="00826AAB" w:rsidRPr="009873BC">
              <w:rPr>
                <w:rFonts w:asciiTheme="majorBidi" w:hAnsiTheme="majorBidi" w:cstheme="majorBidi"/>
                <w:sz w:val="28"/>
                <w:szCs w:val="28"/>
                <w:lang w:val="en-US"/>
              </w:rPr>
              <w:t>our</w:t>
            </w:r>
            <w:r w:rsidR="009873BC" w:rsidRPr="009873BC">
              <w:rPr>
                <w:rFonts w:asciiTheme="majorBidi" w:hAnsiTheme="majorBidi" w:cstheme="majorBidi"/>
                <w:sz w:val="28"/>
                <w:szCs w:val="28"/>
                <w:lang w:val="en-US"/>
              </w:rPr>
              <w:t xml:space="preserve"> proposed optimization method w</w:t>
            </w:r>
            <w:r w:rsidR="009873BC" w:rsidRPr="00BB197B">
              <w:rPr>
                <w:rFonts w:asciiTheme="majorBidi" w:hAnsiTheme="majorBidi" w:cstheme="majorBidi"/>
                <w:sz w:val="28"/>
                <w:szCs w:val="28"/>
                <w:lang w:val="en-US"/>
              </w:rPr>
              <w:t xml:space="preserve">ith a </w:t>
            </w:r>
            <w:r w:rsidR="009873BC">
              <w:rPr>
                <w:rFonts w:asciiTheme="majorBidi" w:hAnsiTheme="majorBidi" w:cstheme="majorBidi"/>
                <w:sz w:val="28"/>
                <w:szCs w:val="28"/>
                <w:lang w:val="en-US"/>
              </w:rPr>
              <w:t>kinematic approach.</w:t>
            </w:r>
            <w:r w:rsidR="00826AAB" w:rsidRPr="00826AAB">
              <w:rPr>
                <w:rFonts w:asciiTheme="majorBidi" w:hAnsiTheme="majorBidi" w:cstheme="majorBidi"/>
                <w:color w:val="FF0000"/>
                <w:sz w:val="28"/>
                <w:szCs w:val="28"/>
                <w:lang w:val="en-US"/>
              </w:rPr>
              <w:t xml:space="preserve"> </w:t>
            </w:r>
            <m:oMath>
              <m:r>
                <m:rPr>
                  <m:scr m:val="script"/>
                </m:rPr>
                <w:rPr>
                  <w:rFonts w:ascii="Cambria Math" w:hAnsi="Cambria Math" w:cstheme="majorBidi"/>
                  <w:sz w:val="28"/>
                  <w:szCs w:val="28"/>
                  <w:lang w:val="en-US"/>
                </w:rPr>
                <m:t>N</m:t>
              </m:r>
            </m:oMath>
            <w:r w:rsidRPr="00D6466D">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w:t>
            </w:r>
            <w:r w:rsidR="0084393B">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normal distribution with a mean of </w:t>
            </w:r>
            <m:oMath>
              <m:r>
                <w:rPr>
                  <w:rFonts w:ascii="Cambria Math" w:hAnsi="Cambria Math" w:cstheme="majorBidi"/>
                  <w:sz w:val="28"/>
                  <w:szCs w:val="28"/>
                  <w:lang w:val="en-US"/>
                </w:rPr>
                <m:t>μ</m:t>
              </m:r>
            </m:oMath>
            <w:r w:rsidRPr="00D6466D">
              <w:rPr>
                <w:rFonts w:asciiTheme="majorBidi" w:hAnsiTheme="majorBidi" w:cstheme="majorBidi"/>
                <w:sz w:val="28"/>
                <w:szCs w:val="28"/>
                <w:lang w:val="en-US"/>
              </w:rPr>
              <w:t xml:space="preserve"> and a </w:t>
            </w:r>
            <w:r>
              <w:rPr>
                <w:rFonts w:asciiTheme="majorBidi" w:hAnsiTheme="majorBidi" w:cstheme="majorBidi"/>
                <w:sz w:val="28"/>
                <w:szCs w:val="28"/>
                <w:lang w:val="en-US"/>
              </w:rPr>
              <w:t>standard deviation</w:t>
            </w:r>
            <w:r w:rsidRPr="00D6466D">
              <w:rPr>
                <w:rFonts w:asciiTheme="majorBidi" w:hAnsiTheme="majorBidi" w:cstheme="majorBidi"/>
                <w:sz w:val="28"/>
                <w:szCs w:val="28"/>
                <w:lang w:val="en-US"/>
              </w:rPr>
              <w:t xml:space="preserve"> of </w:t>
            </w:r>
            <m:oMath>
              <m:r>
                <w:rPr>
                  <w:rFonts w:ascii="Cambria Math" w:hAnsi="Cambria Math" w:cstheme="majorBidi"/>
                  <w:sz w:val="28"/>
                  <w:szCs w:val="28"/>
                  <w:lang w:val="en-US"/>
                </w:rPr>
                <m:t>σ</m:t>
              </m:r>
            </m:oMath>
            <w:r>
              <w:rPr>
                <w:rFonts w:asciiTheme="majorBidi" w:hAnsiTheme="majorBidi" w:cstheme="majorBidi"/>
                <w:sz w:val="28"/>
                <w:szCs w:val="28"/>
                <w:lang w:val="en-US"/>
              </w:rPr>
              <w:t xml:space="preserve">. Also,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is t</w:t>
            </w:r>
            <w:r w:rsidRPr="00D6466D">
              <w:rPr>
                <w:rFonts w:asciiTheme="majorBidi" w:hAnsiTheme="majorBidi" w:cstheme="majorBidi"/>
                <w:sz w:val="28"/>
                <w:szCs w:val="28"/>
                <w:lang w:val="en-US"/>
              </w:rPr>
              <w:t xml:space="preserve">he gradient of </w:t>
            </w:r>
            <w:r w:rsidR="0084393B">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objective function</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J</w:t>
            </w:r>
            <w:r>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 xml:space="preserve"> w.r.t W</w:t>
            </w:r>
            <w:r>
              <w:rPr>
                <w:rFonts w:asciiTheme="majorBidi" w:hAnsiTheme="majorBidi" w:cstheme="majorBidi"/>
                <w:i/>
                <w:iCs/>
                <w:sz w:val="28"/>
                <w:szCs w:val="28"/>
                <w:lang w:val="en-US"/>
              </w:rPr>
              <w:t>.</w:t>
            </w:r>
            <w:r w:rsidRPr="00C16FA7">
              <w:rPr>
                <w:rFonts w:asciiTheme="majorBidi" w:hAnsiTheme="majorBidi" w:cstheme="majorBidi"/>
                <w:sz w:val="28"/>
                <w:szCs w:val="28"/>
                <w:lang w:val="en-US"/>
              </w:rPr>
              <w:t xml:space="preserve"> The symbol </w:t>
            </w:r>
            <m:oMath>
              <m:r>
                <m:rPr>
                  <m:sty m:val="p"/>
                </m:rPr>
                <w:rPr>
                  <w:rFonts w:ascii="Cambria Math" w:hAnsi="Cambria Math" w:cstheme="majorBidi"/>
                  <w:sz w:val="28"/>
                  <w:szCs w:val="28"/>
                  <w:lang w:val="en-US"/>
                </w:rPr>
                <m:t>⊘</m:t>
              </m:r>
            </m:oMath>
            <w:r w:rsidRPr="00C16FA7">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Pr="00D6466D">
              <w:rPr>
                <w:rFonts w:asciiTheme="majorBidi" w:hAnsiTheme="majorBidi" w:cstheme="majorBidi"/>
                <w:sz w:val="28"/>
                <w:szCs w:val="28"/>
                <w:lang w:val="en-US"/>
              </w:rPr>
              <w:t xml:space="preserve">element-wise division </w:t>
            </w:r>
            <w:r w:rsidR="00F26E73">
              <w:rPr>
                <w:rFonts w:asciiTheme="majorBidi" w:hAnsiTheme="majorBidi" w:cstheme="majorBidi"/>
                <w:sz w:val="28"/>
                <w:szCs w:val="28"/>
                <w:lang w:val="en-US"/>
              </w:rPr>
              <w:t>(</w:t>
            </w:r>
            <w:r w:rsidRPr="00D6466D">
              <w:rPr>
                <w:rFonts w:asciiTheme="majorBidi" w:hAnsiTheme="majorBidi" w:cstheme="majorBidi"/>
                <w:sz w:val="28"/>
                <w:szCs w:val="28"/>
                <w:lang w:val="en-US"/>
              </w:rPr>
              <w:t>Hadamard division</w:t>
            </w:r>
            <w:r w:rsidR="00F26E73">
              <w:rPr>
                <w:rFonts w:asciiTheme="majorBidi" w:hAnsiTheme="majorBidi" w:cstheme="majorBidi"/>
                <w:sz w:val="28"/>
                <w:szCs w:val="28"/>
                <w:lang w:val="en-US"/>
              </w:rPr>
              <w:t>)</w:t>
            </w:r>
            <w:r>
              <w:rPr>
                <w:rFonts w:asciiTheme="majorBidi" w:hAnsiTheme="majorBidi" w:cstheme="majorBidi"/>
                <w:sz w:val="28"/>
                <w:szCs w:val="28"/>
                <w:lang w:val="en-US"/>
              </w:rPr>
              <w:t>.</w:t>
            </w:r>
            <w:r w:rsidRPr="00F82DF2">
              <w:rPr>
                <w:rFonts w:asciiTheme="majorBidi" w:hAnsiTheme="majorBidi" w:cstheme="majorBidi"/>
                <w:sz w:val="28"/>
                <w:szCs w:val="28"/>
                <w:lang w:val="en-US"/>
              </w:rPr>
              <w:t xml:space="preserve"> </w:t>
            </w:r>
            <w:r w:rsidR="00F26E73">
              <w:rPr>
                <w:rFonts w:asciiTheme="majorBidi" w:hAnsiTheme="majorBidi" w:cstheme="majorBidi"/>
                <w:sz w:val="28"/>
                <w:szCs w:val="28"/>
                <w:lang w:val="en-US"/>
              </w:rPr>
              <w:t xml:space="preserve">This algorithm has three hyper-parameters </w:t>
            </w:r>
            <w:r w:rsidR="0084393B">
              <w:rPr>
                <w:rFonts w:asciiTheme="majorBidi" w:hAnsiTheme="majorBidi" w:cstheme="majorBidi"/>
                <w:sz w:val="28"/>
                <w:szCs w:val="28"/>
                <w:lang w:val="en-US"/>
              </w:rPr>
              <w:t>whose</w:t>
            </w:r>
            <w:r w:rsidR="00F26E73">
              <w:rPr>
                <w:rFonts w:asciiTheme="majorBidi" w:hAnsiTheme="majorBidi" w:cstheme="majorBidi"/>
                <w:sz w:val="28"/>
                <w:szCs w:val="28"/>
                <w:lang w:val="en-US"/>
              </w:rPr>
              <w:t xml:space="preserve"> r</w:t>
            </w:r>
            <w:r>
              <w:rPr>
                <w:rFonts w:asciiTheme="majorBidi" w:hAnsiTheme="majorBidi" w:cstheme="majorBidi"/>
                <w:sz w:val="28"/>
                <w:szCs w:val="28"/>
                <w:lang w:val="en-US"/>
              </w:rPr>
              <w:t xml:space="preserve">ecommended values are </w:t>
            </w:r>
            <m:oMath>
              <m:r>
                <w:rPr>
                  <w:rFonts w:ascii="Cambria Math" w:hAnsi="Cambria Math" w:cstheme="majorBidi"/>
                  <w:sz w:val="28"/>
                  <w:szCs w:val="28"/>
                  <w:lang w:val="en-US"/>
                </w:rPr>
                <m:t>l=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0.01</m:t>
              </m:r>
            </m:oMath>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0.9</m:t>
              </m:r>
            </m:oMath>
            <w:r>
              <w:rPr>
                <w:rFonts w:asciiTheme="majorBidi" w:hAnsiTheme="majorBidi" w:cstheme="majorBidi"/>
                <w:sz w:val="28"/>
                <w:szCs w:val="28"/>
                <w:lang w:val="en-US"/>
              </w:rPr>
              <w:t xml:space="preserve">. </w:t>
            </w: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API, Keras, is available in the Gravity GitHub repository.</w:t>
            </w:r>
          </w:p>
        </w:tc>
      </w:tr>
      <w:bookmarkEnd w:id="1"/>
      <w:tr w:rsidR="00C16FA7" w14:paraId="6E0B767B" w14:textId="77777777" w:rsidTr="00AF744D">
        <w:tc>
          <w:tcPr>
            <w:tcW w:w="9350" w:type="dxa"/>
            <w:tcBorders>
              <w:top w:val="single" w:sz="12" w:space="0" w:color="auto"/>
            </w:tcBorders>
          </w:tcPr>
          <w:p w14:paraId="7C12887F"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Learning Rate</w:t>
            </w:r>
          </w:p>
        </w:tc>
      </w:tr>
      <w:tr w:rsidR="00C16FA7" w14:paraId="0539C72B" w14:textId="77777777" w:rsidTr="00AF744D">
        <w:tc>
          <w:tcPr>
            <w:tcW w:w="9350" w:type="dxa"/>
          </w:tcPr>
          <w:p w14:paraId="48CD40BF" w14:textId="4896516E"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Pr>
                <w:rFonts w:asciiTheme="majorBidi" w:hAnsiTheme="majorBidi" w:cstheme="majorBidi"/>
                <w:sz w:val="28"/>
                <w:szCs w:val="28"/>
                <w:lang w:val="en-US"/>
              </w:rPr>
              <w:t>s</w:t>
            </w:r>
            <w:r w:rsidRPr="00F82DF2">
              <w:rPr>
                <w:rFonts w:asciiTheme="majorBidi" w:hAnsiTheme="majorBidi" w:cstheme="majorBidi"/>
                <w:sz w:val="28"/>
                <w:szCs w:val="28"/>
                <w:lang w:val="en-US"/>
              </w:rPr>
              <w:t>ize</w:t>
            </w:r>
          </w:p>
        </w:tc>
      </w:tr>
      <w:tr w:rsidR="00C16FA7" w14:paraId="0155BD15" w14:textId="77777777" w:rsidTr="00AF744D">
        <w:tc>
          <w:tcPr>
            <w:tcW w:w="9350" w:type="dxa"/>
          </w:tcPr>
          <w:p w14:paraId="149A5FB1" w14:textId="77777777" w:rsidR="00C16FA7" w:rsidRDefault="00C16FA7" w:rsidP="00AF744D">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w:t>
            </w:r>
            <w:r>
              <w:rPr>
                <w:rFonts w:asciiTheme="majorBidi" w:hAnsiTheme="majorBidi" w:cstheme="majorBidi"/>
                <w:sz w:val="28"/>
                <w:szCs w:val="28"/>
                <w:lang w:val="en-US"/>
              </w:rPr>
              <w:t>Parameter</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p>
        </w:tc>
      </w:tr>
      <w:tr w:rsidR="00C16FA7" w14:paraId="231757B0" w14:textId="77777777" w:rsidTr="00AF744D">
        <w:tc>
          <w:tcPr>
            <w:tcW w:w="9350" w:type="dxa"/>
          </w:tcPr>
          <w:p w14:paraId="36E21D08" w14:textId="77777777" w:rsidR="00C16FA7" w:rsidRDefault="00C16FA7" w:rsidP="00AF744D">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7D48FD">
              <w:rPr>
                <w:rFonts w:asciiTheme="majorBidi" w:hAnsiTheme="majorBidi" w:cstheme="majorBidi"/>
                <w:b/>
                <w:bCs/>
                <w:sz w:val="28"/>
                <w:szCs w:val="28"/>
                <w:lang w:val="en-US"/>
              </w:rPr>
              <w:t>:</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51436F72" w14:textId="49BEC6EC" w:rsidR="000C1392" w:rsidRPr="007D48FD" w:rsidRDefault="000C1392" w:rsidP="00AF744D">
            <w:pPr>
              <w:jc w:val="both"/>
              <w:rPr>
                <w:rFonts w:asciiTheme="majorBidi" w:hAnsiTheme="majorBidi" w:cstheme="majorBidi"/>
                <w:sz w:val="28"/>
                <w:szCs w:val="28"/>
                <w:lang w:val="en-US"/>
              </w:rPr>
            </w:pPr>
          </w:p>
        </w:tc>
      </w:tr>
      <w:tr w:rsidR="00C16FA7" w14:paraId="76E2A7D9" w14:textId="77777777" w:rsidTr="00AF744D">
        <w:tc>
          <w:tcPr>
            <w:tcW w:w="9350" w:type="dxa"/>
          </w:tcPr>
          <w:p w14:paraId="518BAFC3" w14:textId="5D972213" w:rsidR="00C16FA7" w:rsidRPr="007D48FD" w:rsidRDefault="004606E4"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for each weight matrix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oMath>
            <w:r w:rsidR="00C16FA7" w:rsidRPr="00F82DF2">
              <w:rPr>
                <w:rFonts w:asciiTheme="majorBidi" w:hAnsiTheme="majorBidi" w:cstheme="majorBidi"/>
                <w:sz w:val="28"/>
                <w:szCs w:val="28"/>
                <w:lang w:val="en-US"/>
              </w:rPr>
              <w:t>:</w:t>
            </w:r>
          </w:p>
        </w:tc>
      </w:tr>
      <w:tr w:rsidR="00C16FA7" w14:paraId="02E61766" w14:textId="77777777" w:rsidTr="00AF744D">
        <w:tc>
          <w:tcPr>
            <w:tcW w:w="9350" w:type="dxa"/>
          </w:tcPr>
          <w:p w14:paraId="704E3221"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tc>
      </w:tr>
      <w:tr w:rsidR="00C16FA7" w14:paraId="6B484337" w14:textId="77777777" w:rsidTr="00AF744D">
        <w:tc>
          <w:tcPr>
            <w:tcW w:w="9350" w:type="dxa"/>
          </w:tcPr>
          <w:p w14:paraId="501C5DD3" w14:textId="77777777" w:rsidR="00C16FA7" w:rsidRPr="007D48FD" w:rsidRDefault="00C16FA7" w:rsidP="00AF744D">
            <w:pPr>
              <w:jc w:val="both"/>
              <w:rPr>
                <w:rFonts w:asciiTheme="majorBidi" w:hAnsiTheme="majorBidi" w:cstheme="majorBidi"/>
                <w:i/>
                <w:iCs/>
                <w:sz w:val="28"/>
                <w:szCs w:val="28"/>
                <w:lang w:val="en-US"/>
              </w:rPr>
            </w:pPr>
            <w:r>
              <w:rPr>
                <w:rFonts w:asciiTheme="majorBidi" w:hAnsiTheme="majorBidi" w:cstheme="majorBidi"/>
                <w:i/>
                <w:sz w:val="28"/>
                <w:szCs w:val="28"/>
                <w:lang w:val="en-US"/>
              </w:rPr>
              <w:t xml:space="preserve">    </w:t>
            </w:r>
            <m:oMath>
              <m:r>
                <m:rPr>
                  <m:sty m:val="p"/>
                </m:rPr>
                <w:rPr>
                  <w:rFonts w:ascii="Cambria Math" w:hAnsi="Cambria Math" w:cstheme="majorBidi"/>
                  <w:sz w:val="28"/>
                  <w:szCs w:val="28"/>
                  <w:lang w:val="en-US"/>
                </w:rPr>
                <m:t>σ←</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α</m:t>
                  </m:r>
                </m:num>
                <m:den>
                  <m:r>
                    <w:rPr>
                      <w:rFonts w:ascii="Cambria Math" w:hAnsi="Cambria Math" w:cstheme="majorBidi"/>
                      <w:sz w:val="28"/>
                      <w:szCs w:val="28"/>
                      <w:lang w:val="en-US"/>
                    </w:rPr>
                    <m:t>l</m:t>
                  </m:r>
                </m:den>
              </m:f>
            </m:oMath>
          </w:p>
        </w:tc>
      </w:tr>
      <w:tr w:rsidR="00C16FA7" w14:paraId="28B1FA96" w14:textId="77777777" w:rsidTr="00AF744D">
        <w:tc>
          <w:tcPr>
            <w:tcW w:w="9350" w:type="dxa"/>
          </w:tcPr>
          <w:p w14:paraId="4E478479" w14:textId="5C7C11FC"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tc>
      </w:tr>
      <w:tr w:rsidR="00C16FA7" w14:paraId="1463004E" w14:textId="77777777" w:rsidTr="00AF744D">
        <w:tc>
          <w:tcPr>
            <w:tcW w:w="9350" w:type="dxa"/>
          </w:tcPr>
          <w:p w14:paraId="4EE72428" w14:textId="77777777" w:rsidR="00C16FA7" w:rsidRPr="007D48FD" w:rsidRDefault="00C16FA7" w:rsidP="00AF744D">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tc>
      </w:tr>
      <w:tr w:rsidR="00C16FA7" w14:paraId="2B0D4D62" w14:textId="77777777" w:rsidTr="00AF744D">
        <w:tc>
          <w:tcPr>
            <w:tcW w:w="9350" w:type="dxa"/>
          </w:tcPr>
          <w:p w14:paraId="350F67C9" w14:textId="77777777" w:rsidR="00C16FA7" w:rsidRPr="007D48FD" w:rsidRDefault="00C16FA7" w:rsidP="00AF744D">
            <w:pPr>
              <w:jc w:val="both"/>
              <w:rPr>
                <w:rFonts w:asciiTheme="majorBidi" w:hAnsiTheme="majorBidi" w:cstheme="majorBidi"/>
                <w:sz w:val="28"/>
                <w:szCs w:val="28"/>
                <w:lang w:val="en-US"/>
              </w:rPr>
            </w:pPr>
            <w:r w:rsidRPr="007D48FD">
              <w:rPr>
                <w:rFonts w:asciiTheme="majorBidi" w:hAnsiTheme="majorBidi" w:cstheme="majorBidi"/>
                <w:b/>
                <w:bCs/>
                <w:sz w:val="28"/>
                <w:szCs w:val="28"/>
                <w:lang w:val="en-US"/>
              </w:rPr>
              <w:lastRenderedPageBreak/>
              <w:t>whil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Pr>
                <w:rFonts w:asciiTheme="majorBidi" w:hAnsiTheme="majorBidi" w:cstheme="majorBidi"/>
                <w:sz w:val="28"/>
                <w:szCs w:val="28"/>
                <w:lang w:val="en-US"/>
              </w:rPr>
              <w:t xml:space="preserve"> </w:t>
            </w:r>
            <w:r w:rsidRPr="007D48FD">
              <w:rPr>
                <w:rFonts w:asciiTheme="majorBidi" w:hAnsiTheme="majorBidi" w:cstheme="majorBidi"/>
                <w:b/>
                <w:bCs/>
                <w:sz w:val="28"/>
                <w:szCs w:val="28"/>
                <w:lang w:val="en-US"/>
              </w:rPr>
              <w:t>:</w:t>
            </w:r>
          </w:p>
        </w:tc>
      </w:tr>
      <w:tr w:rsidR="00C16FA7" w14:paraId="18B14969" w14:textId="77777777" w:rsidTr="00AF744D">
        <w:tc>
          <w:tcPr>
            <w:tcW w:w="9350" w:type="dxa"/>
          </w:tcPr>
          <w:p w14:paraId="385E6764"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tc>
      </w:tr>
      <w:tr w:rsidR="00C16FA7" w14:paraId="6E73F69B" w14:textId="77777777" w:rsidTr="00AF744D">
        <w:tc>
          <w:tcPr>
            <w:tcW w:w="9350" w:type="dxa"/>
          </w:tcPr>
          <w:p w14:paraId="645A1211"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m:t>
                  </m:r>
                  <m:r>
                    <m:rPr>
                      <m:sty m:val="p"/>
                    </m:rPr>
                    <w:rPr>
                      <w:rFonts w:ascii="Cambria Math" w:hAnsi="Cambria Math" w:cstheme="majorBidi"/>
                      <w:sz w:val="28"/>
                      <w:szCs w:val="28"/>
                      <w:lang w:val="en-US"/>
                    </w:rPr>
                    <m:t>β</m:t>
                  </m:r>
                  <m:r>
                    <w:rPr>
                      <w:rFonts w:ascii="Cambria Math" w:hAnsi="Cambria Math" w:cstheme="majorBidi"/>
                      <w:sz w:val="28"/>
                      <w:szCs w:val="28"/>
                      <w:lang w:val="en-US"/>
                    </w:rPr>
                    <m:t>t+1)</m:t>
                  </m:r>
                </m:num>
                <m:den>
                  <m:r>
                    <w:rPr>
                      <w:rFonts w:ascii="Cambria Math" w:hAnsi="Cambria Math" w:cstheme="majorBidi"/>
                      <w:sz w:val="28"/>
                      <w:szCs w:val="28"/>
                      <w:lang w:val="en-US"/>
                    </w:rPr>
                    <m:t>(t+2)</m:t>
                  </m:r>
                </m:den>
              </m:f>
            </m:oMath>
          </w:p>
        </w:tc>
      </w:tr>
      <w:tr w:rsidR="00C16FA7" w14:paraId="363F5A8B" w14:textId="77777777" w:rsidTr="00AF744D">
        <w:tc>
          <w:tcPr>
            <w:tcW w:w="9350" w:type="dxa"/>
          </w:tcPr>
          <w:p w14:paraId="71C88FBE" w14:textId="5A3642A9"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for each weight matrix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oMath>
            <w:r w:rsidRPr="007D48FD">
              <w:rPr>
                <w:rFonts w:asciiTheme="majorBidi" w:hAnsiTheme="majorBidi" w:cstheme="majorBidi"/>
                <w:b/>
                <w:bCs/>
                <w:sz w:val="28"/>
                <w:szCs w:val="28"/>
                <w:lang w:val="en-US"/>
              </w:rPr>
              <w:t>:</w:t>
            </w:r>
          </w:p>
        </w:tc>
      </w:tr>
      <w:tr w:rsidR="00C16FA7" w14:paraId="78E69A15" w14:textId="77777777" w:rsidTr="00AF744D">
        <w:tc>
          <w:tcPr>
            <w:tcW w:w="9350" w:type="dxa"/>
          </w:tcPr>
          <w:p w14:paraId="37815D57" w14:textId="77777777" w:rsidR="00C16FA7" w:rsidRPr="007D48FD" w:rsidRDefault="00C16FA7" w:rsidP="00AF744D">
            <w:pPr>
              <w:jc w:val="both"/>
              <w:rPr>
                <w:rFonts w:asciiTheme="majorBidi" w:hAnsiTheme="majorBidi" w:cstheme="majorBidi"/>
                <w:sz w:val="28"/>
                <w:szCs w:val="28"/>
                <w:lang w:val="en-US"/>
              </w:rPr>
            </w:pPr>
            <w:r>
              <w:rPr>
                <w:rFonts w:asciiTheme="majorBidi" w:hAnsiTheme="majorBidi" w:cstheme="majorBidi"/>
                <w: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type m:val="lin"/>
                  <m:ctrlPr>
                    <w:rPr>
                      <w:rFonts w:ascii="Cambria Math" w:hAnsi="Cambria Math" w:cstheme="majorBidi"/>
                      <w: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den>
              </m:f>
            </m:oMath>
          </w:p>
        </w:tc>
      </w:tr>
      <w:tr w:rsidR="00C16FA7" w14:paraId="69ECC53E" w14:textId="77777777" w:rsidTr="00AF744D">
        <w:tc>
          <w:tcPr>
            <w:tcW w:w="9350" w:type="dxa"/>
          </w:tcPr>
          <w:p w14:paraId="41B222C5" w14:textId="77777777"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1⊘</m:t>
              </m:r>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oMath>
            <w:r>
              <w:rPr>
                <w:rFonts w:asciiTheme="majorBidi" w:hAnsiTheme="majorBidi" w:cstheme="majorBidi"/>
                <w:sz w:val="28"/>
                <w:szCs w:val="28"/>
                <w:lang w:val="en-US"/>
              </w:rPr>
              <w:tab/>
            </w:r>
          </w:p>
        </w:tc>
      </w:tr>
      <w:tr w:rsidR="00C16FA7" w14:paraId="31A14242" w14:textId="77777777" w:rsidTr="00AF744D">
        <w:tc>
          <w:tcPr>
            <w:tcW w:w="9350" w:type="dxa"/>
          </w:tcPr>
          <w:p w14:paraId="3B57C805" w14:textId="77777777"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tc>
      </w:tr>
      <w:tr w:rsidR="00C16FA7" w14:paraId="117570E9" w14:textId="77777777" w:rsidTr="00AF744D">
        <w:tc>
          <w:tcPr>
            <w:tcW w:w="9350" w:type="dxa"/>
          </w:tcPr>
          <w:p w14:paraId="12779AAC" w14:textId="2FD6A960" w:rsidR="00C16FA7" w:rsidRPr="007D48FD"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e>
                <m:sup>
                  <m:r>
                    <w:rPr>
                      <w:rFonts w:ascii="Cambria Math" w:hAnsi="Cambria Math" w:cstheme="majorBidi"/>
                      <w:sz w:val="28"/>
                      <w:szCs w:val="28"/>
                      <w:lang w:val="en-US"/>
                    </w:rPr>
                    <m:t>i</m:t>
                  </m:r>
                </m:sup>
              </m:sSup>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e>
              </m:d>
              <m:r>
                <w:rPr>
                  <w:rFonts w:ascii="Cambria Math" w:hAnsi="Cambria Math" w:cstheme="majorBidi"/>
                  <w:sz w:val="28"/>
                  <w:szCs w:val="28"/>
                  <w:lang w:val="en-US"/>
                </w:rPr>
                <m:t>ζ</m:t>
              </m:r>
            </m:oMath>
          </w:p>
        </w:tc>
      </w:tr>
      <w:tr w:rsidR="00C16FA7" w14:paraId="046C3BCF" w14:textId="77777777" w:rsidTr="00AF744D">
        <w:tc>
          <w:tcPr>
            <w:tcW w:w="9350" w:type="dxa"/>
            <w:tcBorders>
              <w:bottom w:val="single" w:sz="12" w:space="0" w:color="auto"/>
            </w:tcBorders>
          </w:tcPr>
          <w:p w14:paraId="61794580" w14:textId="6E163DFD" w:rsidR="00C16FA7" w:rsidRPr="00F82DF2" w:rsidRDefault="00C16FA7" w:rsidP="00AF744D">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r>
                <m:rPr>
                  <m:sty m:val="p"/>
                </m:rP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W</m:t>
                  </m:r>
                </m:e>
                <m:sup>
                  <m:r>
                    <w:rPr>
                      <w:rFonts w:ascii="Cambria Math" w:hAnsi="Cambria Math" w:cstheme="majorBidi"/>
                      <w:sz w:val="28"/>
                      <w:szCs w:val="28"/>
                      <w:lang w:val="en-US"/>
                    </w:rPr>
                    <m:t>i</m:t>
                  </m:r>
                </m:sup>
              </m:sSup>
              <m:r>
                <w:rPr>
                  <w:rFonts w:ascii="Cambria Math" w:hAnsi="Cambria Math" w:cstheme="majorBidi"/>
                  <w:sz w:val="28"/>
                  <w:szCs w:val="28"/>
                  <w:lang w:val="en-US"/>
                </w:rPr>
                <m:t>-l</m:t>
              </m:r>
              <m:sSup>
                <m:sSupPr>
                  <m:ctrlPr>
                    <w:rPr>
                      <w:rFonts w:ascii="Cambria Math" w:hAnsi="Cambria Math" w:cstheme="majorBidi"/>
                      <w:sz w:val="28"/>
                      <w:szCs w:val="28"/>
                      <w:lang w:val="en-US"/>
                    </w:rPr>
                  </m:ctrlPr>
                </m:sSupPr>
                <m:e>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e>
                <m:sup>
                  <m:r>
                    <w:rPr>
                      <w:rFonts w:ascii="Cambria Math" w:hAnsi="Cambria Math" w:cstheme="majorBidi"/>
                      <w:sz w:val="28"/>
                      <w:szCs w:val="28"/>
                      <w:lang w:val="en-US"/>
                    </w:rPr>
                    <m:t>i</m:t>
                  </m:r>
                </m:sup>
              </m:sSup>
            </m:oMath>
            <w:r w:rsidRPr="00F82DF2">
              <w:rPr>
                <w:rFonts w:asciiTheme="majorBidi" w:hAnsiTheme="majorBidi" w:cstheme="majorBidi"/>
                <w:sz w:val="28"/>
                <w:szCs w:val="28"/>
                <w:lang w:val="en-US"/>
              </w:rPr>
              <w:t xml:space="preserve">        </w:t>
            </w:r>
          </w:p>
        </w:tc>
      </w:tr>
    </w:tbl>
    <w:bookmarkEnd w:id="2"/>
    <w:p w14:paraId="00BC409F" w14:textId="78DFBFCB"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w:t>
      </w:r>
      <w:r w:rsidR="0084393B">
        <w:rPr>
          <w:rFonts w:ascii="Times New Roman" w:eastAsia="Times New Roman" w:hAnsi="Times New Roman" w:cs="Times New Roman"/>
          <w:sz w:val="28"/>
          <w:szCs w:val="28"/>
          <w:lang w:val="en-US"/>
        </w:rPr>
        <w:t>-</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3" w:name="_2_Gravity_Optimizer"/>
      <w:bookmarkEnd w:id="3"/>
      <w:r w:rsidRPr="000A1D4E">
        <w:rPr>
          <w:lang w:val="en-US"/>
        </w:rPr>
        <w:t xml:space="preserve">2 </w:t>
      </w:r>
      <w:r w:rsidR="004E606D">
        <w:rPr>
          <w:lang w:val="en-US"/>
        </w:rPr>
        <w:t>Gravity Optimizer Design</w:t>
      </w:r>
    </w:p>
    <w:p w14:paraId="5F09B457" w14:textId="1E22B299"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sidR="00AA4D5D">
        <w:rPr>
          <w:rFonts w:asciiTheme="majorBidi" w:hAnsiTheme="majorBidi" w:cstheme="majorBidi"/>
          <w:sz w:val="28"/>
          <w:szCs w:val="28"/>
        </w:rPr>
        <w:t xml:space="preserve"> 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05BE49" w:rsidR="00EB678A" w:rsidRPr="00F71B61" w:rsidRDefault="006B13DB" w:rsidP="00F33491">
      <w:pPr>
        <w:pStyle w:val="Caption"/>
        <w:spacing w:after="240"/>
        <w:jc w:val="center"/>
        <w:rPr>
          <w:rFonts w:asciiTheme="majorBidi" w:hAnsiTheme="majorBidi" w:cstheme="majorBidi"/>
          <w:sz w:val="32"/>
          <w:szCs w:val="32"/>
        </w:rPr>
      </w:pPr>
      <w:bookmarkStart w:id="4"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7C38AC">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4"/>
    <w:p w14:paraId="6A60DBF0" w14:textId="395A92B0"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w:t>
      </w:r>
      <w:r w:rsidR="0017585A">
        <w:rPr>
          <w:rFonts w:asciiTheme="majorBidi" w:hAnsiTheme="majorBidi" w:cstheme="majorBidi"/>
          <w:sz w:val="28"/>
          <w:szCs w:val="28"/>
        </w:rPr>
        <w:t xml:space="preserve"> </w:t>
      </w:r>
      <w:r w:rsidR="003166C4">
        <w:rPr>
          <w:rFonts w:asciiTheme="majorBidi" w:hAnsiTheme="majorBidi" w:cstheme="majorBidi"/>
          <w:sz w:val="28"/>
          <w:szCs w:val="28"/>
        </w:rPr>
        <w:t xml:space="preserve">the </w:t>
      </w:r>
      <w:r w:rsidR="00265A0E">
        <w:rPr>
          <w:rFonts w:asciiTheme="majorBidi" w:hAnsiTheme="majorBidi" w:cstheme="majorBidi"/>
          <w:sz w:val="28"/>
          <w:szCs w:val="28"/>
        </w:rPr>
        <w:t>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5"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5"/>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6"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7" w:name="Equation_3"/>
      <w:bookmarkEnd w:id="6"/>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7"/>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8" w:name="Equation_4"/>
    <w:p w14:paraId="6DE509EB" w14:textId="0C6F8F2E" w:rsidR="00D03A52" w:rsidRPr="006B13DB" w:rsidRDefault="00A45600"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8"/>
    <w:p w14:paraId="06BA7ADB" w14:textId="476970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does not change </w:t>
      </w:r>
      <w:r w:rsidR="00AA4D5D">
        <w:rPr>
          <w:rFonts w:asciiTheme="majorBidi" w:hAnsiTheme="majorBidi" w:cstheme="majorBidi"/>
          <w:sz w:val="28"/>
          <w:szCs w:val="28"/>
        </w:rPr>
        <w:t>at each update step</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9"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9"/>
    <w:p w14:paraId="34925FCF" w14:textId="33425795"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w:t>
      </w:r>
      <w:r w:rsidR="0064776E">
        <w:rPr>
          <w:rFonts w:asciiTheme="majorBidi" w:hAnsiTheme="majorBidi" w:cstheme="majorBidi"/>
          <w:sz w:val="28"/>
          <w:szCs w:val="28"/>
          <w:lang w:val="en-US"/>
        </w:rPr>
        <w:t xml:space="preserve">at each update step </w:t>
      </w:r>
      <w:r w:rsidR="007155B5">
        <w:rPr>
          <w:rFonts w:asciiTheme="majorBidi" w:hAnsiTheme="majorBidi" w:cstheme="majorBidi"/>
          <w:sz w:val="28"/>
          <w:szCs w:val="28"/>
          <w:lang w:val="en-US"/>
        </w:rPr>
        <w:t>and simplifying give</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10"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10"/>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11"/>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2"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2"/>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4" w:name="Equation_10"/>
      <w:bookmarkEnd w:id="13"/>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4"/>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5"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5"/>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6"/>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7"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7"/>
    <w:p w14:paraId="579552E7" w14:textId="4EA70F93"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w:t>
      </w:r>
      <w:r w:rsidR="00826AAB" w:rsidRPr="00826AAB">
        <w:rPr>
          <w:rFonts w:asciiTheme="majorBidi" w:hAnsiTheme="majorBidi" w:cstheme="majorBidi"/>
          <w:sz w:val="28"/>
          <w:szCs w:val="28"/>
          <w:lang w:val="en-US"/>
        </w:rPr>
        <w:t xml:space="preserve"> </w:t>
      </w:r>
      <w:r w:rsidR="00826AAB">
        <w:rPr>
          <w:rFonts w:asciiTheme="majorBidi" w:hAnsiTheme="majorBidi" w:cstheme="majorBidi"/>
          <w:sz w:val="28"/>
          <w:szCs w:val="28"/>
          <w:lang w:val="en-US"/>
        </w:rPr>
        <w:t>updating</w:t>
      </w:r>
      <w:r w:rsidRPr="00E31217">
        <w:rPr>
          <w:rFonts w:asciiTheme="majorBidi" w:hAnsiTheme="majorBidi" w:cstheme="majorBidi"/>
          <w:sz w:val="28"/>
          <w:szCs w:val="28"/>
          <w:lang w:val="en-US"/>
        </w:rPr>
        <w:t xml:space="preserve"> parameter</w:t>
      </w:r>
      <w:r w:rsidR="00826AAB">
        <w:rPr>
          <w:rFonts w:asciiTheme="majorBidi" w:hAnsiTheme="majorBidi" w:cstheme="majorBidi"/>
          <w:sz w:val="28"/>
          <w:szCs w:val="28"/>
          <w:lang w:val="en-US"/>
        </w:rPr>
        <w:t>s</w:t>
      </w:r>
      <w:r w:rsidRPr="00E31217">
        <w:rPr>
          <w:rFonts w:asciiTheme="majorBidi" w:hAnsiTheme="majorBidi" w:cstheme="majorBidi"/>
          <w:sz w:val="28"/>
          <w:szCs w:val="28"/>
          <w:lang w:val="en-US"/>
        </w:rPr>
        <w:t xml:space="preserve">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8"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8"/>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0CFE2CB7" w:rsidR="00FA6503" w:rsidRPr="00FA6503" w:rsidRDefault="002C05F0" w:rsidP="00FA6503">
      <w:pPr>
        <w:pStyle w:val="Caption"/>
        <w:spacing w:after="240"/>
        <w:jc w:val="center"/>
        <w:rPr>
          <w:rFonts w:asciiTheme="majorBidi" w:hAnsiTheme="majorBidi" w:cstheme="majorBidi"/>
          <w:sz w:val="20"/>
          <w:szCs w:val="20"/>
          <w:rtl/>
        </w:rPr>
      </w:pPr>
      <w:bookmarkStart w:id="19"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7C38AC">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9"/>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742BB0B2" w:rsidR="00FA6503" w:rsidRPr="00336A9F" w:rsidRDefault="00336A9F" w:rsidP="00336A9F">
      <w:pPr>
        <w:pStyle w:val="Caption"/>
        <w:jc w:val="center"/>
        <w:rPr>
          <w:rFonts w:asciiTheme="majorBidi" w:hAnsiTheme="majorBidi" w:cstheme="majorBidi"/>
          <w:sz w:val="20"/>
          <w:szCs w:val="20"/>
          <w:rtl/>
          <w:lang w:val="en-US"/>
        </w:rPr>
      </w:pPr>
      <w:bookmarkStart w:id="20"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7C38AC">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20"/>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1C6D7C76" w:rsidR="002C05F0" w:rsidRPr="00F71B61" w:rsidRDefault="002C05F0" w:rsidP="001D46EA">
      <w:pPr>
        <w:pStyle w:val="Caption"/>
        <w:spacing w:after="240"/>
        <w:jc w:val="center"/>
        <w:rPr>
          <w:rFonts w:asciiTheme="majorBidi" w:hAnsiTheme="majorBidi" w:cstheme="majorBidi"/>
          <w:sz w:val="20"/>
          <w:szCs w:val="20"/>
        </w:rPr>
      </w:pPr>
      <w:bookmarkStart w:id="21"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7C38AC">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21"/>
    <w:p w14:paraId="72096FAA" w14:textId="559F69F3"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w:t>
      </w:r>
      <w:r w:rsidR="009873BC">
        <w:rPr>
          <w:rFonts w:asciiTheme="majorBidi" w:hAnsiTheme="majorBidi" w:cstheme="majorBidi"/>
          <w:sz w:val="28"/>
          <w:szCs w:val="28"/>
          <w:lang w:val="en-US"/>
        </w:rPr>
        <w:t>for updating the parameter</w:t>
      </w:r>
      <w:r w:rsidR="00545D04" w:rsidRPr="00545D04">
        <w:rPr>
          <w:rFonts w:asciiTheme="majorBidi" w:hAnsiTheme="majorBidi" w:cstheme="majorBidi"/>
          <w:sz w:val="28"/>
          <w:szCs w:val="28"/>
          <w:lang w:val="en-US"/>
        </w:rPr>
        <w:t xml:space="preserve"> occurs at g = 1</w:t>
      </w:r>
      <w:r w:rsidR="009873BC">
        <w:rPr>
          <w:rFonts w:asciiTheme="majorBidi" w:hAnsiTheme="majorBidi" w:cstheme="majorBidi"/>
          <w:sz w:val="28"/>
          <w:szCs w:val="28"/>
          <w:lang w:val="en-US"/>
        </w:rPr>
        <w:t>,</w:t>
      </w:r>
      <w:r w:rsidR="00545D04" w:rsidRPr="00545D04">
        <w:rPr>
          <w:rFonts w:asciiTheme="majorBidi" w:hAnsiTheme="majorBidi" w:cstheme="majorBidi"/>
          <w:sz w:val="28"/>
          <w:szCs w:val="28"/>
          <w:lang w:val="en-US"/>
        </w:rPr>
        <w:t xml:space="preserve">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1DB6361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w:t>
      </w:r>
      <w:r w:rsidR="00825F67">
        <w:rPr>
          <w:rFonts w:asciiTheme="majorBidi" w:hAnsiTheme="majorBidi" w:cstheme="majorBidi"/>
          <w:sz w:val="28"/>
          <w:szCs w:val="28"/>
          <w:lang w:val="en-US"/>
        </w:rPr>
        <w:t xml:space="preserve">a </w:t>
      </w:r>
      <w:r w:rsidR="00825F67" w:rsidRPr="00724025">
        <w:rPr>
          <w:rFonts w:asciiTheme="majorBidi" w:hAnsiTheme="majorBidi" w:cstheme="majorBidi"/>
          <w:sz w:val="28"/>
          <w:szCs w:val="28"/>
          <w:lang w:val="en-US"/>
        </w:rPr>
        <w:t>fall</w:t>
      </w:r>
      <w:r w:rsidR="00825F67">
        <w:rPr>
          <w:rFonts w:asciiTheme="majorBidi" w:hAnsiTheme="majorBidi" w:cstheme="majorBidi"/>
          <w:sz w:val="28"/>
          <w:szCs w:val="28"/>
          <w:lang w:val="en-US"/>
        </w:rPr>
        <w:t>ing</w:t>
      </w:r>
      <w:r w:rsidR="00825F67"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 xml:space="preserve">b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13169F">
        <w:rPr>
          <w:rFonts w:asciiTheme="majorBidi" w:hAnsiTheme="majorBidi" w:cstheme="majorBidi"/>
          <w:sz w:val="28"/>
          <w:szCs w:val="28"/>
          <w:lang w:val="en-US"/>
        </w:rPr>
        <w:t xml:space="preserve"> </w:t>
      </w:r>
      <w:r w:rsidR="0013169F">
        <w:rPr>
          <w:rFonts w:asciiTheme="majorBidi" w:hAnsiTheme="majorBidi" w:cstheme="majorBidi"/>
          <w:sz w:val="28"/>
          <w:szCs w:val="28"/>
          <w:lang w:val="en-US"/>
        </w:rPr>
        <w:lastRenderedPageBreak/>
        <w:t xml:space="preserve">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2"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bookmarkEnd w:id="22"/>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3" w:name="Equation_16"/>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bookmarkEnd w:id="23"/>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4" w:name="Equation_17"/>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5" w:name="Equation_18"/>
      <w:bookmarkEnd w:id="24"/>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3C97BD6F"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5"/>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50440A8A" w:rsidR="00ED7826" w:rsidRPr="00FD3814" w:rsidRDefault="00ED7826" w:rsidP="00F71B61">
      <w:pPr>
        <w:pStyle w:val="Caption"/>
        <w:spacing w:after="240"/>
        <w:jc w:val="center"/>
        <w:rPr>
          <w:rFonts w:asciiTheme="majorBidi" w:hAnsiTheme="majorBidi" w:cstheme="majorBidi"/>
          <w:sz w:val="20"/>
          <w:szCs w:val="20"/>
          <w:lang w:val="en-US"/>
        </w:rPr>
      </w:pPr>
      <w:bookmarkStart w:id="26"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7C38AC">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6"/>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7"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7"/>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D075A4">
      <w:pPr>
        <w:keepNext/>
        <w:spacing w:before="240"/>
        <w:jc w:val="center"/>
      </w:pPr>
      <w:r w:rsidRPr="00F71B61">
        <w:rPr>
          <w:rFonts w:asciiTheme="majorBidi" w:hAnsiTheme="majorBidi" w:cstheme="majorBidi"/>
          <w:noProof/>
          <w:sz w:val="28"/>
          <w:szCs w:val="28"/>
        </w:rPr>
        <w:drawing>
          <wp:inline distT="0" distB="0" distL="0" distR="0" wp14:anchorId="7366FE36" wp14:editId="45E7AF61">
            <wp:extent cx="37338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8">
                      <a:extLst>
                        <a:ext uri="{28A0092B-C50C-407E-A947-70E740481C1C}">
                          <a14:useLocalDpi xmlns:a14="http://schemas.microsoft.com/office/drawing/2010/main" val="0"/>
                        </a:ext>
                      </a:extLst>
                    </a:blip>
                    <a:srcRect l="6026" r="31154"/>
                    <a:stretch/>
                  </pic:blipFill>
                  <pic:spPr bwMode="auto">
                    <a:xfrm>
                      <a:off x="0" y="0"/>
                      <a:ext cx="3733800" cy="3272790"/>
                    </a:xfrm>
                    <a:prstGeom prst="rect">
                      <a:avLst/>
                    </a:prstGeom>
                    <a:ln>
                      <a:noFill/>
                    </a:ln>
                    <a:extLst>
                      <a:ext uri="{53640926-AAD7-44D8-BBD7-CCE9431645EC}">
                        <a14:shadowObscured xmlns:a14="http://schemas.microsoft.com/office/drawing/2010/main"/>
                      </a:ext>
                    </a:extLst>
                  </pic:spPr>
                </pic:pic>
              </a:graphicData>
            </a:graphic>
          </wp:inline>
        </w:drawing>
      </w:r>
    </w:p>
    <w:p w14:paraId="143A3A02" w14:textId="2CA98C7F" w:rsidR="00ED7826" w:rsidRPr="00F71B61" w:rsidRDefault="00D45087" w:rsidP="00D075A4">
      <w:pPr>
        <w:pStyle w:val="Caption"/>
        <w:spacing w:after="240"/>
        <w:jc w:val="center"/>
        <w:rPr>
          <w:rFonts w:asciiTheme="majorBidi" w:hAnsiTheme="majorBidi" w:cstheme="majorBidi"/>
          <w:sz w:val="20"/>
          <w:szCs w:val="20"/>
        </w:rPr>
      </w:pPr>
      <w:bookmarkStart w:id="28"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7C38AC">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8"/>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9"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9"/>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30"/>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31" w:name="Equation_22"/>
    <w:p w14:paraId="51FB397E" w14:textId="33DDE989" w:rsidR="00ED7826" w:rsidRPr="00B91FBB" w:rsidRDefault="00A45600"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31"/>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2"/>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0D29E260" w:rsidR="000B53B5" w:rsidRDefault="001D29B7" w:rsidP="00F71B61">
      <w:pPr>
        <w:keepNext/>
        <w:spacing w:before="240"/>
        <w:jc w:val="center"/>
      </w:pPr>
      <w:r>
        <w:rPr>
          <w:noProof/>
        </w:rPr>
        <w:drawing>
          <wp:inline distT="0" distB="0" distL="0" distR="0" wp14:anchorId="1ADE3BAB" wp14:editId="5AA3CAD6">
            <wp:extent cx="4686300" cy="2636520"/>
            <wp:effectExtent l="0" t="0" r="0" b="11430"/>
            <wp:docPr id="147" name="Chart 147">
              <a:extLst xmlns:a="http://schemas.openxmlformats.org/drawingml/2006/main">
                <a:ext uri="{FF2B5EF4-FFF2-40B4-BE49-F238E27FC236}">
                  <a16:creationId xmlns:a16="http://schemas.microsoft.com/office/drawing/2014/main" id="{50C73EA5-F79B-48CD-A447-218E179A9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3C92C0" w14:textId="275550BD" w:rsidR="00ED7826" w:rsidRPr="00F71B61" w:rsidRDefault="000B53B5" w:rsidP="00F71B61">
      <w:pPr>
        <w:pStyle w:val="Caption"/>
        <w:jc w:val="center"/>
        <w:rPr>
          <w:rFonts w:asciiTheme="majorBidi" w:hAnsiTheme="majorBidi" w:cstheme="majorBidi"/>
          <w:sz w:val="20"/>
          <w:szCs w:val="20"/>
          <w:lang w:val="en-US"/>
        </w:rPr>
      </w:pPr>
      <w:bookmarkStart w:id="33"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7C38AC">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3"/>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4"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4"/>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5" w:name="Equation_25"/>
    <w:p w14:paraId="7CECEE8D" w14:textId="7E2C94B5" w:rsidR="00ED7826" w:rsidRPr="00ED7826" w:rsidRDefault="00A45600"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5"/>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6" w:name="Equation_26"/>
    <w:p w14:paraId="16801E23" w14:textId="44621C3C" w:rsidR="00ED7826" w:rsidRPr="00ED7826" w:rsidRDefault="00A45600"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6"/>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A45600"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7"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A45600"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7"/>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A45600"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86FD0E5" w:rsidR="000B53B5" w:rsidRDefault="004C767D" w:rsidP="0007572E">
      <w:pPr>
        <w:keepNext/>
        <w:spacing w:before="240"/>
        <w:jc w:val="center"/>
      </w:pPr>
      <w:r>
        <w:rPr>
          <w:noProof/>
        </w:rPr>
        <w:lastRenderedPageBreak/>
        <w:drawing>
          <wp:inline distT="0" distB="0" distL="0" distR="0" wp14:anchorId="74ADE67C" wp14:editId="3415708F">
            <wp:extent cx="3108960" cy="502920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rotWithShape="1">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rcRect l="4285" t="6667" r="-1429" b="1666"/>
                    <a:stretch/>
                  </pic:blipFill>
                  <pic:spPr bwMode="auto">
                    <a:xfrm>
                      <a:off x="0" y="0"/>
                      <a:ext cx="3108960" cy="5029200"/>
                    </a:xfrm>
                    <a:prstGeom prst="rect">
                      <a:avLst/>
                    </a:prstGeom>
                    <a:ln>
                      <a:noFill/>
                    </a:ln>
                    <a:extLst>
                      <a:ext uri="{53640926-AAD7-44D8-BBD7-CCE9431645EC}">
                        <a14:shadowObscured xmlns:a14="http://schemas.microsoft.com/office/drawing/2010/main"/>
                      </a:ext>
                    </a:extLst>
                  </pic:spPr>
                </pic:pic>
              </a:graphicData>
            </a:graphic>
          </wp:inline>
        </w:drawing>
      </w:r>
    </w:p>
    <w:p w14:paraId="61F6A693" w14:textId="1D189B6F" w:rsidR="00ED7826" w:rsidRPr="0007572E" w:rsidRDefault="000B53B5" w:rsidP="002A45BC">
      <w:pPr>
        <w:pStyle w:val="Caption"/>
        <w:jc w:val="center"/>
        <w:rPr>
          <w:rFonts w:asciiTheme="majorBidi" w:hAnsiTheme="majorBidi" w:cstheme="majorBidi"/>
          <w:sz w:val="20"/>
          <w:szCs w:val="20"/>
          <w:lang w:val="en-US"/>
        </w:rPr>
      </w:pPr>
      <w:bookmarkStart w:id="38"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7C38AC">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8"/>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9"/>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0"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40"/>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w:t>
      </w:r>
      <w:r w:rsidR="005D4148" w:rsidRPr="005D4148">
        <w:rPr>
          <w:rFonts w:asciiTheme="majorBidi" w:hAnsiTheme="majorBidi" w:cstheme="majorBidi"/>
          <w:sz w:val="28"/>
          <w:szCs w:val="28"/>
          <w:lang w:val="en-US"/>
        </w:rPr>
        <w:lastRenderedPageBreak/>
        <w:t xml:space="preserve">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41"/>
    <w:p w14:paraId="6955B8CF" w14:textId="02D70DF5"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84393B">
        <w:rPr>
          <w:rFonts w:asciiTheme="majorBidi" w:hAnsiTheme="majorBidi" w:cstheme="majorBidi"/>
          <w:sz w:val="28"/>
          <w:szCs w:val="28"/>
          <w:lang w:val="en-US"/>
        </w:rPr>
        <w:t>the gradient</w:t>
      </w:r>
      <w:r w:rsidR="00F82DF2" w:rsidRPr="00F82DF2">
        <w:rPr>
          <w:rFonts w:asciiTheme="majorBidi" w:hAnsiTheme="majorBidi" w:cstheme="majorBidi"/>
          <w:sz w:val="28"/>
          <w:szCs w:val="28"/>
          <w:lang w:val="en-US"/>
        </w:rPr>
        <w:t xml:space="preserve"> part of </w:t>
      </w:r>
      <w:hyperlink w:anchor="Equation_28" w:history="1">
        <w:r w:rsidRPr="006D1BE4">
          <w:rPr>
            <w:rStyle w:val="Hyperlink"/>
            <w:rFonts w:asciiTheme="majorBidi" w:hAnsiTheme="majorBidi" w:cstheme="majorBidi"/>
            <w:sz w:val="28"/>
            <w:szCs w:val="28"/>
            <w:lang w:val="en-US"/>
          </w:rPr>
          <w:t>Eq. 28</w:t>
        </w:r>
      </w:hyperlink>
      <w:r w:rsidR="0084393B">
        <w:rPr>
          <w:rFonts w:asciiTheme="majorBidi" w:hAnsiTheme="majorBidi" w:cstheme="majorBidi"/>
          <w:sz w:val="28"/>
          <w:szCs w:val="28"/>
          <w:lang w:val="en-US"/>
        </w:rPr>
        <w:t>,</w:t>
      </w:r>
      <m:oMath>
        <m:r>
          <m:rPr>
            <m:sty m:val="p"/>
          </m:rPr>
          <w:rPr>
            <w:rFonts w:ascii="Cambria Math" w:hAnsi="Cambria Math" w:cstheme="majorBidi"/>
            <w:sz w:val="28"/>
            <w:szCs w:val="28"/>
            <w:lang w:val="en-US"/>
          </w:rPr>
          <m:t xml:space="preserve"> 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84393B">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which is</w:t>
      </w:r>
      <w:r w:rsidR="0084393B">
        <w:rPr>
          <w:rFonts w:asciiTheme="majorBidi" w:hAnsiTheme="majorBidi" w:cstheme="majorBidi"/>
          <w:sz w:val="28"/>
          <w:szCs w:val="28"/>
          <w:lang w:val="en-US"/>
        </w:rPr>
        <w:t xml:space="preserve"> out of control</w:t>
      </w:r>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D075A4">
      <w:pPr>
        <w:keepNext/>
        <w:spacing w:before="240"/>
        <w:jc w:val="center"/>
      </w:pPr>
      <w:r>
        <w:rPr>
          <w:rFonts w:asciiTheme="majorBidi" w:hAnsiTheme="majorBidi" w:cstheme="majorBidi"/>
          <w:noProof/>
          <w:sz w:val="28"/>
          <w:szCs w:val="28"/>
          <w:lang w:val="en-US"/>
        </w:rPr>
        <w:drawing>
          <wp:inline distT="0" distB="0" distL="0" distR="0" wp14:anchorId="5F427224" wp14:editId="3D4C48DA">
            <wp:extent cx="5836920" cy="3390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2">
                      <a:extLst>
                        <a:ext uri="{28A0092B-C50C-407E-A947-70E740481C1C}">
                          <a14:useLocalDpi xmlns:a14="http://schemas.microsoft.com/office/drawing/2010/main" val="0"/>
                        </a:ext>
                      </a:extLst>
                    </a:blip>
                    <a:srcRect l="1154" t="6340" r="639" b="2360"/>
                    <a:stretch/>
                  </pic:blipFill>
                  <pic:spPr bwMode="auto">
                    <a:xfrm>
                      <a:off x="0" y="0"/>
                      <a:ext cx="5837016" cy="3390956"/>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742B61C8" w:rsidR="00F82DF2" w:rsidRPr="006D1BE4" w:rsidRDefault="006D1BE4" w:rsidP="006D1BE4">
      <w:pPr>
        <w:pStyle w:val="Caption"/>
        <w:jc w:val="center"/>
        <w:rPr>
          <w:rFonts w:asciiTheme="majorBidi" w:hAnsiTheme="majorBidi" w:cstheme="majorBidi"/>
          <w:sz w:val="32"/>
          <w:szCs w:val="32"/>
          <w:lang w:val="en-US"/>
        </w:rPr>
      </w:pPr>
      <w:bookmarkStart w:id="42"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007C38AC">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2"/>
    <w:p w14:paraId="2387A597" w14:textId="67DDBA96"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 xml:space="preserve">By selecting each </w:t>
      </w:r>
      <m:oMath>
        <m:r>
          <m:rPr>
            <m:sty m:val="p"/>
          </m:rPr>
          <w:rPr>
            <w:rFonts w:ascii="Cambria Math" w:hAnsi="Cambria Math" w:cstheme="majorBidi"/>
            <w:sz w:val="28"/>
            <w:szCs w:val="28"/>
            <w:lang w:val="en-US"/>
          </w:rPr>
          <m:t>σ</m:t>
        </m:r>
      </m:oMath>
      <w:r w:rsidRPr="001A216D">
        <w:rPr>
          <w:rFonts w:asciiTheme="majorBidi" w:hAnsiTheme="majorBidi" w:cstheme="majorBidi"/>
          <w:sz w:val="28"/>
          <w:szCs w:val="28"/>
          <w:lang w:val="en-US"/>
        </w:rPr>
        <w:t xml:space="preserve">, </w:t>
      </w:r>
      <w:r w:rsidR="00476EDF">
        <w:rPr>
          <w:rFonts w:asciiTheme="majorBidi" w:hAnsiTheme="majorBidi" w:cstheme="majorBidi"/>
          <w:sz w:val="28"/>
          <w:szCs w:val="28"/>
          <w:lang w:val="en-US"/>
        </w:rPr>
        <w:t>95</w:t>
      </w:r>
      <w:r w:rsidRPr="001A216D">
        <w:rPr>
          <w:rFonts w:asciiTheme="majorBidi" w:hAnsiTheme="majorBidi" w:cstheme="majorBidi"/>
          <w:sz w:val="28"/>
          <w:szCs w:val="28"/>
          <w:lang w:val="en-US"/>
        </w:rPr>
        <w:t>% of the parameters will be as follows</w:t>
      </w:r>
      <w:r>
        <w:rPr>
          <w:rFonts w:asciiTheme="majorBidi" w:hAnsiTheme="majorBidi" w:cstheme="majorBidi" w:hint="cs"/>
          <w:sz w:val="28"/>
          <w:szCs w:val="28"/>
          <w:rtl/>
          <w:lang w:val="en-US"/>
        </w:rPr>
        <w:t>:</w:t>
      </w:r>
    </w:p>
    <w:p w14:paraId="472FBF07" w14:textId="3EA40EE0" w:rsidR="007139D6" w:rsidRPr="00875A87" w:rsidRDefault="00A45600"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l</m:t>
        </m:r>
        <m:r>
          <m:rPr>
            <m:sty m:val="p"/>
          </m:rPr>
          <w:rPr>
            <w:rFonts w:ascii="Cambria Math" w:hAnsi="Cambria Math" w:cstheme="majorBidi"/>
            <w:sz w:val="28"/>
            <w:szCs w:val="28"/>
            <w:lang w:val="en-US"/>
          </w:rPr>
          <m:t>σ</m:t>
        </m:r>
      </m:oMath>
      <w:r w:rsidR="00875A87">
        <w:rPr>
          <w:rFonts w:asciiTheme="majorBidi" w:hAnsiTheme="majorBidi" w:cstheme="majorBidi"/>
          <w:sz w:val="28"/>
          <w:szCs w:val="28"/>
          <w:lang w:val="en-US"/>
        </w:rPr>
        <w:tab/>
      </w:r>
    </w:p>
    <w:p w14:paraId="23DA9124" w14:textId="58982D5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t>The</w:t>
      </w:r>
      <w:r w:rsidR="00476EDF">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sidR="00476EDF">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3" w:name="Equation_30"/>
      <m:oMath>
        <m:r>
          <m:rPr>
            <m:sty m:val="p"/>
          </m:rPr>
          <w:rPr>
            <w:rFonts w:ascii="Cambria Math" w:hAnsi="Cambria Math" w:cstheme="majorBidi"/>
            <w:sz w:val="28"/>
            <w:szCs w:val="28"/>
            <w:lang w:val="en-US"/>
          </w:rPr>
          <w:lastRenderedPageBreak/>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3"/>
    <w:p w14:paraId="30477EA2" w14:textId="11B68E1A" w:rsidR="00F82DF2" w:rsidRPr="00F82DF2" w:rsidRDefault="00875A87" w:rsidP="00C16FA7">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bookmarkStart w:id="44" w:name="_3._Benchmark_Configuration"/>
      <w:bookmarkEnd w:id="44"/>
    </w:p>
    <w:p w14:paraId="2307A101" w14:textId="77777777" w:rsidR="00706261" w:rsidRPr="000A1D4E" w:rsidRDefault="00706261" w:rsidP="002A45BC">
      <w:pPr>
        <w:pStyle w:val="Heading1"/>
        <w:rPr>
          <w:lang w:val="en-US"/>
        </w:rPr>
      </w:pPr>
      <w:r w:rsidRPr="000A1D4E">
        <w:rPr>
          <w:lang w:val="en-US"/>
        </w:rPr>
        <w:t>3. Benchmark Configuration</w:t>
      </w:r>
    </w:p>
    <w:p w14:paraId="03056D95" w14:textId="3FACB917"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4152D0">
          <w:rPr>
            <w:rStyle w:val="Hyperlink"/>
            <w:rFonts w:asciiTheme="majorBidi" w:hAnsiTheme="majorBidi" w:cstheme="majorBidi"/>
            <w:sz w:val="28"/>
            <w:szCs w:val="28"/>
            <w:lang w:val="en-US"/>
          </w:rPr>
          <w:t xml:space="preserve">Table </w:t>
        </w:r>
        <w:r w:rsidR="00AA078F" w:rsidRPr="004152D0">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4152D0">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4152D0">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2888777E" w:rsidR="00706261" w:rsidRPr="000A1D4E" w:rsidRDefault="00706261" w:rsidP="002A45BC">
      <w:pPr>
        <w:pStyle w:val="Heading2"/>
        <w:rPr>
          <w:lang w:val="en-US"/>
        </w:rPr>
      </w:pPr>
      <w:r w:rsidRPr="000A1D4E">
        <w:rPr>
          <w:lang w:val="en-US"/>
        </w:rPr>
        <w:t>3.1 Hardware</w:t>
      </w:r>
      <w:r w:rsidR="00162066">
        <w:rPr>
          <w:lang w:val="en-US"/>
        </w:rPr>
        <w:t xml:space="preserve"> and Framework</w:t>
      </w:r>
    </w:p>
    <w:p w14:paraId="2DBED3E5" w14:textId="3E5DEEE0" w:rsidR="00AE5E15" w:rsidRDefault="00706261" w:rsidP="00162066">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162066" w:rsidRPr="000A1D4E">
        <w:rPr>
          <w:rFonts w:asciiTheme="majorBidi" w:hAnsiTheme="majorBidi" w:cstheme="majorBidi"/>
          <w:sz w:val="28"/>
          <w:szCs w:val="28"/>
          <w:lang w:val="en-US"/>
        </w:rPr>
        <w:t>Also, by using Google Colab and TensorFlow together we were given the chance to use</w:t>
      </w:r>
      <w:r w:rsidR="00162066">
        <w:rPr>
          <w:rFonts w:asciiTheme="majorBidi" w:hAnsiTheme="majorBidi" w:cstheme="majorBidi"/>
          <w:sz w:val="28"/>
          <w:szCs w:val="28"/>
          <w:lang w:val="en-US"/>
        </w:rPr>
        <w:t xml:space="preserve"> </w:t>
      </w:r>
      <w:r w:rsidR="0084393B">
        <w:rPr>
          <w:rFonts w:asciiTheme="majorBidi" w:hAnsiTheme="majorBidi" w:cstheme="majorBidi"/>
          <w:sz w:val="28"/>
          <w:szCs w:val="28"/>
          <w:lang w:val="en-US"/>
        </w:rPr>
        <w:t xml:space="preserve">the </w:t>
      </w:r>
      <w:r w:rsidR="00162066" w:rsidRPr="000A1D4E">
        <w:rPr>
          <w:rFonts w:asciiTheme="majorBidi" w:hAnsiTheme="majorBidi" w:cstheme="majorBidi"/>
          <w:sz w:val="28"/>
          <w:szCs w:val="28"/>
          <w:lang w:val="en-US"/>
        </w:rPr>
        <w:t>Tensor Processing Unit</w:t>
      </w:r>
      <w:r w:rsidR="00162066">
        <w:rPr>
          <w:rFonts w:asciiTheme="majorBidi" w:hAnsiTheme="majorBidi" w:cstheme="majorBidi"/>
          <w:sz w:val="28"/>
          <w:szCs w:val="28"/>
          <w:lang w:val="en-US"/>
        </w:rPr>
        <w:t xml:space="preserve">, </w:t>
      </w:r>
      <w:r w:rsidR="00162066" w:rsidRPr="000A1D4E">
        <w:rPr>
          <w:rFonts w:asciiTheme="majorBidi" w:hAnsiTheme="majorBidi" w:cstheme="majorBidi"/>
          <w:sz w:val="28"/>
          <w:szCs w:val="28"/>
          <w:lang w:val="en-US"/>
        </w:rPr>
        <w:t>TPU</w:t>
      </w:r>
      <w:r w:rsidR="00162066">
        <w:rPr>
          <w:rFonts w:asciiTheme="majorBidi" w:hAnsiTheme="majorBidi" w:cstheme="majorBidi"/>
          <w:sz w:val="28"/>
          <w:szCs w:val="28"/>
          <w:lang w:val="en-US"/>
        </w:rPr>
        <w:t>,</w:t>
      </w:r>
      <w:r w:rsidR="00162066" w:rsidRPr="000A1D4E">
        <w:rPr>
          <w:rFonts w:asciiTheme="majorBidi" w:hAnsiTheme="majorBidi" w:cstheme="majorBidi"/>
          <w:sz w:val="28"/>
          <w:szCs w:val="28"/>
          <w:lang w:val="en-US"/>
        </w:rPr>
        <w:t xml:space="preserve"> Google’s custom-developed technology to accelerate machine learning workloads.</w:t>
      </w:r>
      <w:r w:rsidR="00162066">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15E520C0" w14:textId="77777777" w:rsidR="00706261" w:rsidRPr="000A1D4E" w:rsidRDefault="00706261" w:rsidP="002A45BC">
      <w:pPr>
        <w:pStyle w:val="Heading2"/>
        <w:rPr>
          <w:lang w:val="en-US"/>
        </w:rPr>
      </w:pPr>
      <w:bookmarkStart w:id="45" w:name="_3.2_Datasets"/>
      <w:bookmarkEnd w:id="45"/>
      <w:r w:rsidRPr="000A1D4E">
        <w:rPr>
          <w:lang w:val="en-US"/>
        </w:rPr>
        <w:t>3.2 Datasets</w:t>
      </w:r>
    </w:p>
    <w:p w14:paraId="122630C2" w14:textId="7FA81497"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The Fashion-MNIST is a dataset containing images of 10 </w:t>
      </w:r>
      <w:r w:rsidRPr="000A1D4E">
        <w:rPr>
          <w:rFonts w:asciiTheme="majorBidi" w:hAnsiTheme="majorBidi" w:cstheme="majorBidi"/>
          <w:sz w:val="28"/>
          <w:szCs w:val="28"/>
          <w:lang w:val="en-US"/>
        </w:rPr>
        <w:lastRenderedPageBreak/>
        <w:t>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3" w:history="1">
        <w:r w:rsidRPr="004152D0">
          <w:rPr>
            <w:rStyle w:val="Hyperlink"/>
            <w:rFonts w:asciiTheme="majorBidi" w:hAnsiTheme="majorBidi" w:cstheme="majorBidi"/>
            <w:sz w:val="28"/>
            <w:szCs w:val="28"/>
            <w:lang w:val="en-US"/>
          </w:rPr>
          <w:t xml:space="preserve">Table </w:t>
        </w:r>
        <w:r w:rsidR="004152D0" w:rsidRPr="004152D0">
          <w:rPr>
            <w:rStyle w:val="Hyperlink"/>
            <w:rFonts w:asciiTheme="majorBidi" w:hAnsiTheme="majorBidi" w:cstheme="majorBidi"/>
            <w:sz w:val="28"/>
            <w:szCs w:val="28"/>
            <w:lang w:val="en-US"/>
          </w:rPr>
          <w:t>3</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6"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6"/>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7" w:name="_3.3_Architecture_(models"/>
      <w:bookmarkEnd w:id="47"/>
      <w:r w:rsidRPr="000A1D4E">
        <w:rPr>
          <w:lang w:val="en-US"/>
        </w:rPr>
        <w:t xml:space="preserve">3.3 Architecture (models and </w:t>
      </w:r>
      <w:r w:rsidR="000A1D4E" w:rsidRPr="000A1D4E">
        <w:rPr>
          <w:lang w:val="en-US"/>
        </w:rPr>
        <w:t>hyper-parameter</w:t>
      </w:r>
      <w:r w:rsidRPr="000A1D4E">
        <w:rPr>
          <w:lang w:val="en-US"/>
        </w:rPr>
        <w:t>s)</w:t>
      </w:r>
    </w:p>
    <w:p w14:paraId="07F000A5" w14:textId="0D00E716"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4152D0">
          <w:rPr>
            <w:rStyle w:val="Hyperlink"/>
            <w:rFonts w:asciiTheme="majorBidi" w:hAnsiTheme="majorBidi" w:cstheme="majorBidi"/>
            <w:sz w:val="28"/>
            <w:szCs w:val="28"/>
            <w:lang w:val="en-US"/>
          </w:rPr>
          <w:t xml:space="preserve">Table </w:t>
        </w:r>
        <w:r w:rsidRPr="004152D0">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4152D0">
        <w:rPr>
          <w:rFonts w:asciiTheme="majorBidi" w:hAnsiTheme="majorBidi" w:cstheme="majorBidi"/>
          <w:sz w:val="28"/>
          <w:szCs w:val="28"/>
          <w:lang w:val="en-US"/>
        </w:rPr>
        <w:t>input</w:t>
      </w:r>
      <w:r w:rsidR="00706261" w:rsidRPr="000A1D4E">
        <w:rPr>
          <w:rFonts w:asciiTheme="majorBidi" w:hAnsiTheme="majorBidi" w:cstheme="majorBidi"/>
          <w:sz w:val="28"/>
          <w:szCs w:val="28"/>
          <w:lang w:val="en-US"/>
        </w:rPr>
        <w:t xml:space="preserve">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CEABC4E" w:rsidR="00063C74" w:rsidRDefault="004804F4" w:rsidP="00063C7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Here</w:t>
      </w:r>
      <w:r w:rsidR="00706261" w:rsidRPr="000A1D4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to investigate the direct impact of the optimizer itself</w:t>
      </w:r>
      <w:r>
        <w:rPr>
          <w:rFonts w:asciiTheme="majorBidi" w:hAnsiTheme="majorBidi" w:cstheme="majorBidi"/>
          <w:sz w:val="28"/>
          <w:szCs w:val="28"/>
          <w:lang w:val="en-US"/>
        </w:rPr>
        <w:t xml:space="preserve"> on loss reduction, no kinds of</w:t>
      </w:r>
      <w:r w:rsidRPr="004804F4">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t>overfitting prevention techniques</w:t>
      </w:r>
      <w:r>
        <w:rPr>
          <w:rFonts w:asciiTheme="majorBidi" w:hAnsiTheme="majorBidi" w:cstheme="majorBidi"/>
          <w:sz w:val="28"/>
          <w:szCs w:val="28"/>
          <w:lang w:val="en-US"/>
        </w:rPr>
        <w:t xml:space="preserve"> were used; such as learning rate </w:t>
      </w:r>
      <w:r w:rsidR="00706261"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lastRenderedPageBreak/>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00706261" w:rsidRPr="004804F4">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bookmarkStart w:id="48" w:name="Table_4"/>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bookmarkEnd w:id="48"/>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lastRenderedPageBreak/>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A60FC9B" w14:textId="075C6AC2" w:rsidR="00AC2274" w:rsidRPr="00D075A4" w:rsidRDefault="00FA4333" w:rsidP="004152D0">
      <w:pPr>
        <w:spacing w:before="240" w:after="240"/>
        <w:jc w:val="both"/>
        <w:rPr>
          <w:rFonts w:ascii="DejaVu Sans Mono" w:hAnsi="DejaVu Sans Mono" w:cs="DejaVu Sans Mono"/>
          <w:sz w:val="20"/>
          <w:szCs w:val="20"/>
          <w:lang w:val="en-US"/>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w:t>
      </w:r>
    </w:p>
    <w:p w14:paraId="791DAE6A" w14:textId="674F8A06" w:rsidR="00D15830" w:rsidRPr="008F1E0D" w:rsidRDefault="00A45600" w:rsidP="008F1E0D">
      <w:pPr>
        <w:spacing w:before="240" w:after="240"/>
        <w:jc w:val="both"/>
        <w:rPr>
          <w:rFonts w:asciiTheme="majorBidi" w:hAnsiTheme="majorBidi" w:cstheme="majorBidi"/>
          <w:sz w:val="28"/>
          <w:szCs w:val="28"/>
          <w:lang w:val="en-US"/>
        </w:rPr>
      </w:pPr>
      <w:hyperlink w:anchor="Table_5" w:history="1">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hyperlink>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sidR="001F7F1F">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sidR="001F7F1F">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sidR="001F7F1F">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sidR="001F7F1F">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sidR="001F7F1F">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sidR="001F7F1F">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sidR="001F7F1F">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sidR="001F7F1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sidR="001F7F1F">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9"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9"/>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4152D0" w:rsidRDefault="00E450F1" w:rsidP="008F1E0D">
            <w:pPr>
              <w:jc w:val="center"/>
              <w:rPr>
                <w:rFonts w:asciiTheme="majorBidi" w:hAnsiTheme="majorBidi" w:cstheme="majorBidi"/>
                <w:b/>
                <w:bCs/>
                <w:sz w:val="24"/>
                <w:szCs w:val="24"/>
                <w:lang w:val="en-US"/>
              </w:rPr>
            </w:pPr>
            <w:r w:rsidRPr="004152D0">
              <w:rPr>
                <w:rFonts w:asciiTheme="majorBidi" w:hAnsiTheme="majorBidi" w:cstheme="majorBidi"/>
                <w:b/>
                <w:bCs/>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lastRenderedPageBreak/>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1A7E15" w:rsidRDefault="00D15830" w:rsidP="008F1E0D">
            <w:pPr>
              <w:jc w:val="center"/>
              <w:rPr>
                <w:rFonts w:asciiTheme="majorBidi" w:hAnsiTheme="majorBidi" w:cstheme="majorBidi"/>
                <w:b/>
                <w:bCs/>
                <w:sz w:val="24"/>
                <w:szCs w:val="24"/>
                <w:lang w:val="en-US"/>
              </w:rPr>
            </w:pPr>
            <w:r w:rsidRPr="001A7E15">
              <w:rPr>
                <w:rFonts w:asciiTheme="majorBidi" w:hAnsiTheme="majorBidi" w:cstheme="majorBidi"/>
                <w:b/>
                <w:bCs/>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50" w:name="_4._Results"/>
      <w:bookmarkEnd w:id="50"/>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34782121"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001A7E15">
        <w:rPr>
          <w:rFonts w:ascii="Times New Roman" w:eastAsia="Times New Roman" w:hAnsi="Times New Roman" w:cs="Times New Roman"/>
          <w:bCs/>
          <w:sz w:val="28"/>
          <w:szCs w:val="28"/>
          <w:lang w:val="en-US"/>
        </w:rPr>
        <w:t>.</w:t>
      </w:r>
      <w:r w:rsidR="001A7E15" w:rsidRPr="001A7E15">
        <w:rPr>
          <w:rFonts w:ascii="Times New Roman" w:eastAsia="Times New Roman" w:hAnsi="Times New Roman" w:cs="Times New Roman"/>
          <w:bCs/>
          <w:sz w:val="28"/>
          <w:szCs w:val="28"/>
          <w:lang w:val="en-US"/>
        </w:rPr>
        <w:t xml:space="preserve"> </w:t>
      </w:r>
      <w:r w:rsidR="001A7E15">
        <w:rPr>
          <w:rFonts w:ascii="Times New Roman" w:eastAsia="Times New Roman" w:hAnsi="Times New Roman" w:cs="Times New Roman"/>
          <w:bCs/>
          <w:sz w:val="28"/>
          <w:szCs w:val="28"/>
          <w:lang w:val="en-US"/>
        </w:rPr>
        <w:t>I</w:t>
      </w:r>
      <w:r w:rsidR="001A7E15" w:rsidRPr="000A1D4E">
        <w:rPr>
          <w:rFonts w:ascii="Times New Roman" w:eastAsia="Times New Roman" w:hAnsi="Times New Roman" w:cs="Times New Roman"/>
          <w:bCs/>
          <w:sz w:val="28"/>
          <w:szCs w:val="28"/>
          <w:lang w:val="en-US"/>
        </w:rPr>
        <w:t xml:space="preserve">n </w:t>
      </w:r>
      <w:hyperlink w:anchor="_3.3_Architecture_(models" w:history="1">
        <w:r w:rsidR="001A7E15">
          <w:rPr>
            <w:rStyle w:val="Hyperlink"/>
            <w:rFonts w:ascii="Times New Roman" w:eastAsia="Times New Roman" w:hAnsi="Times New Roman" w:cs="Times New Roman"/>
            <w:bCs/>
            <w:sz w:val="28"/>
            <w:szCs w:val="28"/>
            <w:lang w:val="en-US"/>
          </w:rPr>
          <w:t>subs</w:t>
        </w:r>
        <w:r w:rsidR="001A7E15" w:rsidRPr="000A1D4E">
          <w:rPr>
            <w:rStyle w:val="Hyperlink"/>
            <w:rFonts w:ascii="Times New Roman" w:eastAsia="Times New Roman" w:hAnsi="Times New Roman" w:cs="Times New Roman"/>
            <w:bCs/>
            <w:sz w:val="28"/>
            <w:szCs w:val="28"/>
            <w:lang w:val="en-US"/>
          </w:rPr>
          <w:t>ection 3.3</w:t>
        </w:r>
      </w:hyperlink>
      <w:r w:rsidR="001A7E15">
        <w:rPr>
          <w:rFonts w:ascii="Times New Roman" w:eastAsia="Times New Roman" w:hAnsi="Times New Roman" w:cs="Times New Roman"/>
          <w:bCs/>
          <w:sz w:val="28"/>
          <w:szCs w:val="28"/>
          <w:lang w:val="en-US"/>
        </w:rPr>
        <w:t xml:space="preserve"> w</w:t>
      </w:r>
      <w:r w:rsidRPr="000A1D4E">
        <w:rPr>
          <w:rFonts w:ascii="Times New Roman" w:eastAsia="Times New Roman" w:hAnsi="Times New Roman" w:cs="Times New Roman"/>
          <w:bCs/>
          <w:sz w:val="28"/>
          <w:szCs w:val="28"/>
          <w:lang w:val="en-US"/>
        </w:rPr>
        <w:t xml:space="preserve">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w:t>
      </w:r>
      <w:r w:rsidR="001A7E15">
        <w:rPr>
          <w:rFonts w:ascii="Times New Roman" w:eastAsia="Times New Roman" w:hAnsi="Times New Roman" w:cs="Times New Roman"/>
          <w:bCs/>
          <w:sz w:val="28"/>
          <w:szCs w:val="28"/>
          <w:lang w:val="en-US"/>
        </w:rPr>
        <w:t>.</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43600" cy="4754880"/>
                    </a:xfrm>
                    <a:prstGeom prst="rect">
                      <a:avLst/>
                    </a:prstGeom>
                  </pic:spPr>
                </pic:pic>
              </a:graphicData>
            </a:graphic>
          </wp:inline>
        </w:drawing>
      </w:r>
    </w:p>
    <w:p w14:paraId="0F92EFCA" w14:textId="0358D6A3"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51"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w:t>
      </w:r>
      <w:r w:rsidR="001D29B7">
        <w:rPr>
          <w:lang w:val="en-US" w:bidi="fa-IR"/>
        </w:rPr>
        <w:t>(a) training loss vs. epochs (b) training accuracy vs. epochs (c) test loss vs. epochs (d) test accuracy vs. epochs</w:t>
      </w:r>
    </w:p>
    <w:bookmarkEnd w:id="51"/>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4754880"/>
                    </a:xfrm>
                    <a:prstGeom prst="rect">
                      <a:avLst/>
                    </a:prstGeom>
                  </pic:spPr>
                </pic:pic>
              </a:graphicData>
            </a:graphic>
          </wp:inline>
        </w:drawing>
      </w:r>
    </w:p>
    <w:p w14:paraId="179F531B" w14:textId="6429AC49"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2"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w:t>
      </w:r>
      <w:r w:rsidR="001D29B7">
        <w:rPr>
          <w:lang w:val="en-US" w:bidi="fa-IR"/>
        </w:rPr>
        <w:t>(a) training loss vs. epochs (b) training accuracy vs. epochs (c) test loss vs. epochs (d) test accuracy vs. epochs</w:t>
      </w:r>
    </w:p>
    <w:bookmarkEnd w:id="52"/>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4754880"/>
                    </a:xfrm>
                    <a:prstGeom prst="rect">
                      <a:avLst/>
                    </a:prstGeom>
                  </pic:spPr>
                </pic:pic>
              </a:graphicData>
            </a:graphic>
          </wp:inline>
        </w:drawing>
      </w:r>
    </w:p>
    <w:p w14:paraId="392383B6" w14:textId="42BECA1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3"/>
    <w:p w14:paraId="3B9F1B9A" w14:textId="4F0A00DF" w:rsidR="00262B62" w:rsidRPr="000A1D4E" w:rsidRDefault="00027B27" w:rsidP="00027B27">
      <w:pPr>
        <w:spacing w:before="240" w:after="240"/>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bidi="fa-IR"/>
        </w:rPr>
        <w:t>I</w:t>
      </w:r>
      <w:r w:rsidR="00D27C04" w:rsidRPr="00D27C04">
        <w:rPr>
          <w:rFonts w:ascii="Times New Roman" w:eastAsia="Times New Roman" w:hAnsi="Times New Roman" w:cs="Times New Roman"/>
          <w:bCs/>
          <w:sz w:val="28"/>
          <w:szCs w:val="28"/>
          <w:lang w:val="en-US" w:bidi="fa-IR"/>
        </w:rPr>
        <w:t>t can be seen</w:t>
      </w:r>
      <w:r w:rsidR="00D27C04">
        <w:rPr>
          <w:rFonts w:ascii="Times New Roman" w:eastAsia="Times New Roman" w:hAnsi="Times New Roman" w:cs="Times New Roman"/>
          <w:bCs/>
          <w:sz w:val="28"/>
          <w:szCs w:val="28"/>
          <w:lang w:val="en-US" w:bidi="fa-IR"/>
        </w:rPr>
        <w:t xml:space="preserve"> in </w:t>
      </w:r>
      <w:hyperlink w:anchor="Figure_12" w:history="1">
        <w:r w:rsidR="00D27C04" w:rsidRPr="00D27C04">
          <w:rPr>
            <w:rStyle w:val="Hyperlink"/>
            <w:rFonts w:ascii="Times New Roman" w:eastAsia="Times New Roman" w:hAnsi="Times New Roman" w:cs="Times New Roman"/>
            <w:bCs/>
            <w:sz w:val="28"/>
            <w:szCs w:val="28"/>
            <w:lang w:val="en-US" w:bidi="fa-IR"/>
          </w:rPr>
          <w:t>Fig. 12</w:t>
        </w:r>
      </w:hyperlink>
      <w:r w:rsidR="00D27C04" w:rsidRPr="00D27C04">
        <w:rPr>
          <w:rFonts w:ascii="Times New Roman" w:eastAsia="Times New Roman" w:hAnsi="Times New Roman" w:cs="Times New Roman"/>
          <w:bCs/>
          <w:sz w:val="28"/>
          <w:szCs w:val="28"/>
          <w:lang w:val="en-US" w:bidi="fa-IR"/>
        </w:rPr>
        <w:t xml:space="preserve"> that the gravity optimizer </w:t>
      </w:r>
      <w:r>
        <w:rPr>
          <w:rFonts w:ascii="Times New Roman" w:eastAsia="Times New Roman" w:hAnsi="Times New Roman" w:cs="Times New Roman"/>
          <w:bCs/>
          <w:sz w:val="28"/>
          <w:szCs w:val="28"/>
          <w:lang w:val="en-US" w:bidi="fa-IR"/>
        </w:rPr>
        <w:t>shows</w:t>
      </w:r>
      <w:r w:rsidR="00D27C04" w:rsidRPr="00D27C04">
        <w:rPr>
          <w:rFonts w:ascii="Times New Roman" w:eastAsia="Times New Roman" w:hAnsi="Times New Roman" w:cs="Times New Roman"/>
          <w:bCs/>
          <w:sz w:val="28"/>
          <w:szCs w:val="28"/>
          <w:lang w:val="en-US" w:bidi="fa-IR"/>
        </w:rPr>
        <w:t xml:space="preserve"> a </w:t>
      </w:r>
      <w:r>
        <w:rPr>
          <w:rFonts w:ascii="Times New Roman" w:eastAsia="Times New Roman" w:hAnsi="Times New Roman" w:cs="Times New Roman"/>
          <w:bCs/>
          <w:sz w:val="28"/>
          <w:szCs w:val="28"/>
          <w:lang w:val="en-US" w:bidi="fa-IR"/>
        </w:rPr>
        <w:t>more stable</w:t>
      </w:r>
      <w:r w:rsidR="00D27C04" w:rsidRPr="00D27C04">
        <w:rPr>
          <w:rFonts w:ascii="Times New Roman" w:eastAsia="Times New Roman" w:hAnsi="Times New Roman" w:cs="Times New Roman"/>
          <w:bCs/>
          <w:sz w:val="28"/>
          <w:szCs w:val="28"/>
          <w:lang w:val="en-US" w:bidi="fa-IR"/>
        </w:rPr>
        <w:t xml:space="preserve"> </w:t>
      </w:r>
      <w:r>
        <w:rPr>
          <w:rFonts w:ascii="Times New Roman" w:eastAsia="Times New Roman" w:hAnsi="Times New Roman" w:cs="Times New Roman"/>
          <w:bCs/>
          <w:sz w:val="28"/>
          <w:szCs w:val="28"/>
          <w:lang w:val="en-US" w:bidi="fa-IR"/>
        </w:rPr>
        <w:t>performance</w:t>
      </w:r>
      <w:r w:rsidR="00D27C04" w:rsidRPr="00D27C04">
        <w:rPr>
          <w:rFonts w:ascii="Times New Roman" w:eastAsia="Times New Roman" w:hAnsi="Times New Roman" w:cs="Times New Roman"/>
          <w:bCs/>
          <w:sz w:val="28"/>
          <w:szCs w:val="28"/>
          <w:lang w:val="en-US" w:bidi="fa-IR"/>
        </w:rPr>
        <w:t xml:space="preserve"> than Adam.</w:t>
      </w:r>
      <w:r>
        <w:rPr>
          <w:rFonts w:ascii="Times New Roman" w:eastAsia="Times New Roman" w:hAnsi="Times New Roman" w:cs="Times New Roman"/>
          <w:bCs/>
          <w:sz w:val="28"/>
          <w:szCs w:val="28"/>
          <w:lang w:val="en-US" w:bidi="fa-IR"/>
        </w:rPr>
        <w:t xml:space="preserve"> </w:t>
      </w:r>
      <w:r w:rsidR="00D27C04" w:rsidRPr="00D27C04">
        <w:rPr>
          <w:rFonts w:ascii="Times New Roman" w:eastAsia="Times New Roman" w:hAnsi="Times New Roman" w:cs="Times New Roman"/>
          <w:bCs/>
          <w:sz w:val="28"/>
          <w:szCs w:val="28"/>
          <w:lang w:val="en-US" w:bidi="fa-IR"/>
        </w:rPr>
        <w:t xml:space="preserve">There is also a lot of </w:t>
      </w:r>
      <w:r w:rsidR="00D27C04">
        <w:rPr>
          <w:rFonts w:ascii="Times New Roman" w:eastAsia="Times New Roman" w:hAnsi="Times New Roman" w:cs="Times New Roman"/>
          <w:bCs/>
          <w:sz w:val="28"/>
          <w:szCs w:val="28"/>
          <w:lang w:val="en-US" w:bidi="fa-IR"/>
        </w:rPr>
        <w:t>oscillation</w:t>
      </w:r>
      <w:r w:rsidR="00D27C04" w:rsidRPr="00D27C04">
        <w:rPr>
          <w:rFonts w:ascii="Times New Roman" w:eastAsia="Times New Roman" w:hAnsi="Times New Roman" w:cs="Times New Roman"/>
          <w:bCs/>
          <w:sz w:val="28"/>
          <w:szCs w:val="28"/>
          <w:lang w:val="en-US" w:bidi="fa-IR"/>
        </w:rPr>
        <w:t xml:space="preserve"> again in </w:t>
      </w:r>
      <w:r w:rsidR="00D27C04">
        <w:rPr>
          <w:rFonts w:ascii="Times New Roman" w:eastAsia="Times New Roman" w:hAnsi="Times New Roman" w:cs="Times New Roman"/>
          <w:bCs/>
          <w:sz w:val="28"/>
          <w:szCs w:val="28"/>
          <w:lang w:val="en-US" w:bidi="fa-IR"/>
        </w:rPr>
        <w:t>RMSProp</w:t>
      </w:r>
      <w:r w:rsidR="00D27C04" w:rsidRPr="00D27C04">
        <w:rPr>
          <w:rFonts w:ascii="Times New Roman" w:eastAsia="Times New Roman" w:hAnsi="Times New Roman" w:cs="Times New Roman"/>
          <w:bCs/>
          <w:sz w:val="28"/>
          <w:szCs w:val="28"/>
          <w:lang w:val="en-US" w:bidi="fa-IR"/>
        </w:rPr>
        <w:t xml:space="preserve"> for validation loss. </w:t>
      </w:r>
      <w:r w:rsidR="00D27C04">
        <w:rPr>
          <w:rFonts w:ascii="Times New Roman" w:eastAsia="Times New Roman" w:hAnsi="Times New Roman" w:cs="Times New Roman"/>
          <w:bCs/>
          <w:sz w:val="28"/>
          <w:szCs w:val="28"/>
          <w:lang w:val="en-US" w:bidi="fa-IR"/>
        </w:rPr>
        <w:t>S</w:t>
      </w:r>
      <w:r w:rsidR="00D27C04" w:rsidRPr="00D27C04">
        <w:rPr>
          <w:rFonts w:ascii="Times New Roman" w:eastAsia="Times New Roman" w:hAnsi="Times New Roman" w:cs="Times New Roman"/>
          <w:bCs/>
          <w:sz w:val="28"/>
          <w:szCs w:val="28"/>
          <w:lang w:val="en-US" w:bidi="fa-IR"/>
        </w:rPr>
        <w:t xml:space="preserve">tability in the behavior of the gravity optimizer </w:t>
      </w:r>
      <w:r w:rsidR="00D27C04">
        <w:rPr>
          <w:rFonts w:ascii="Times New Roman" w:eastAsia="Times New Roman" w:hAnsi="Times New Roman" w:cs="Times New Roman"/>
          <w:bCs/>
          <w:sz w:val="28"/>
          <w:szCs w:val="28"/>
          <w:lang w:val="en-US" w:bidi="fa-IR"/>
        </w:rPr>
        <w:t xml:space="preserve">can be seen </w:t>
      </w:r>
      <w:r w:rsidR="00D27C04"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75C8A4A" w14:textId="08FC2A6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4"/>
    <w:p w14:paraId="3DF2B29B" w14:textId="3E99AB9D" w:rsidR="00113A36" w:rsidRPr="00113A36" w:rsidRDefault="00D27C04" w:rsidP="00113A36">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w:t>
      </w:r>
      <w:r w:rsidR="00113A36">
        <w:rPr>
          <w:rFonts w:ascii="Times New Roman" w:eastAsia="Times New Roman" w:hAnsi="Times New Roman" w:cs="Times New Roman"/>
          <w:bCs/>
          <w:sz w:val="28"/>
          <w:szCs w:val="28"/>
          <w:lang w:val="en-US"/>
        </w:rPr>
        <w:t xml:space="preserve"> </w:t>
      </w:r>
      <w:r w:rsidR="00113A36" w:rsidRPr="00113A36">
        <w:rPr>
          <w:rFonts w:ascii="Times New Roman" w:eastAsia="Times New Roman" w:hAnsi="Times New Roman" w:cs="Times New Roman"/>
          <w:bCs/>
          <w:sz w:val="28"/>
          <w:szCs w:val="28"/>
          <w:lang w:val="en-US"/>
        </w:rPr>
        <w:t>Unlike the reduction of the oscillatory behavior of the RMSProp by increasing the depth of the model on the training of the MNIST dataset, its oscillatory behavior did not decrease by deepening the model on the training of the Fashion-MNIST datase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75DC31FD" w14:textId="68636C64"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5"/>
    <w:p w14:paraId="543CEBDD" w14:textId="707926A9" w:rsidR="00262B62" w:rsidRPr="000A1D4E" w:rsidRDefault="00A222B3" w:rsidP="001D29B7">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r w:rsidR="001D29B7">
        <w:rPr>
          <w:rFonts w:ascii="Times New Roman" w:eastAsia="Times New Roman" w:hAnsi="Times New Roman" w:cs="Times New Roman"/>
          <w:bCs/>
          <w:sz w:val="28"/>
          <w:szCs w:val="28"/>
          <w:lang w:val="en-US"/>
        </w:rPr>
        <w:t xml:space="preserve"> Results</w:t>
      </w:r>
      <w:r w:rsidR="001D29B7" w:rsidRPr="004E6D18">
        <w:rPr>
          <w:rFonts w:ascii="Times New Roman" w:eastAsia="Times New Roman" w:hAnsi="Times New Roman" w:cs="Times New Roman"/>
          <w:bCs/>
          <w:sz w:val="28"/>
          <w:szCs w:val="28"/>
          <w:lang w:val="en-US"/>
        </w:rPr>
        <w:t xml:space="preserve"> </w:t>
      </w:r>
      <w:r w:rsidR="001D29B7">
        <w:rPr>
          <w:rFonts w:ascii="Times New Roman" w:eastAsia="Times New Roman" w:hAnsi="Times New Roman" w:cs="Times New Roman"/>
          <w:bCs/>
          <w:sz w:val="28"/>
          <w:szCs w:val="28"/>
          <w:lang w:val="en-US"/>
        </w:rPr>
        <w:t xml:space="preserve">of the </w:t>
      </w:r>
      <w:r w:rsidR="004E6D18" w:rsidRPr="004E6D18">
        <w:rPr>
          <w:rFonts w:ascii="Times New Roman" w:eastAsia="Times New Roman" w:hAnsi="Times New Roman" w:cs="Times New Roman"/>
          <w:bCs/>
          <w:sz w:val="28"/>
          <w:szCs w:val="28"/>
          <w:lang w:val="en-US"/>
        </w:rPr>
        <w:t xml:space="preserve">Gravity </w:t>
      </w:r>
      <w:r w:rsidR="001D29B7" w:rsidRPr="004E6D18">
        <w:rPr>
          <w:rFonts w:ascii="Times New Roman" w:eastAsia="Times New Roman" w:hAnsi="Times New Roman" w:cs="Times New Roman"/>
          <w:bCs/>
          <w:sz w:val="28"/>
          <w:szCs w:val="28"/>
          <w:lang w:val="en-US"/>
        </w:rPr>
        <w:t>in validation accuracy</w:t>
      </w:r>
      <w:r w:rsidR="001D29B7">
        <w:rPr>
          <w:rFonts w:ascii="Times New Roman" w:eastAsia="Times New Roman" w:hAnsi="Times New Roman" w:cs="Times New Roman"/>
          <w:bCs/>
          <w:sz w:val="28"/>
          <w:szCs w:val="28"/>
          <w:lang w:val="en-US"/>
        </w:rPr>
        <w:t xml:space="preserve"> shows its better per</w:t>
      </w:r>
      <w:r w:rsidR="00556597">
        <w:rPr>
          <w:rFonts w:ascii="Times New Roman" w:eastAsia="Times New Roman" w:hAnsi="Times New Roman" w:cs="Times New Roman"/>
          <w:bCs/>
          <w:sz w:val="28"/>
          <w:szCs w:val="28"/>
          <w:lang w:val="en-US"/>
        </w:rPr>
        <w:t>f</w:t>
      </w:r>
      <w:r w:rsidR="001D29B7">
        <w:rPr>
          <w:rFonts w:ascii="Times New Roman" w:eastAsia="Times New Roman" w:hAnsi="Times New Roman" w:cs="Times New Roman"/>
          <w:bCs/>
          <w:sz w:val="28"/>
          <w:szCs w:val="28"/>
          <w:lang w:val="en-US"/>
        </w:rPr>
        <w:t>ormance in generalization than the others</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lso</w:t>
      </w:r>
      <w:r w:rsidRPr="00A222B3">
        <w:rPr>
          <w:rFonts w:ascii="Times New Roman" w:eastAsia="Times New Roman" w:hAnsi="Times New Roman" w:cs="Times New Roman"/>
          <w:bCs/>
          <w:sz w:val="28"/>
          <w:szCs w:val="28"/>
          <w:lang w:val="en-US"/>
        </w:rPr>
        <w:t xml:space="preserve">, the stable behavior of the </w:t>
      </w:r>
      <w:r w:rsidR="001D29B7">
        <w:rPr>
          <w:rFonts w:ascii="Times New Roman" w:eastAsia="Times New Roman" w:hAnsi="Times New Roman" w:cs="Times New Roman"/>
          <w:bCs/>
          <w:sz w:val="28"/>
          <w:szCs w:val="28"/>
          <w:lang w:val="en-US"/>
        </w:rPr>
        <w:t>G</w:t>
      </w:r>
      <w:r w:rsidRPr="00A222B3">
        <w:rPr>
          <w:rFonts w:ascii="Times New Roman" w:eastAsia="Times New Roman" w:hAnsi="Times New Roman" w:cs="Times New Roman"/>
          <w:bCs/>
          <w:sz w:val="28"/>
          <w:szCs w:val="28"/>
          <w:lang w:val="en-US"/>
        </w:rPr>
        <w:t xml:space="preserve">ravity is observed again from </w:t>
      </w:r>
      <w:r w:rsidR="004E6D18">
        <w:rPr>
          <w:rFonts w:ascii="Times New Roman" w:eastAsia="Times New Roman" w:hAnsi="Times New Roman" w:cs="Times New Roman"/>
          <w:bCs/>
          <w:sz w:val="28"/>
          <w:szCs w:val="28"/>
          <w:lang w:val="en-US"/>
        </w:rPr>
        <w:t>epoch</w:t>
      </w:r>
      <w:r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68AFFE9D" w14:textId="5032E029"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w:t>
      </w:r>
      <w:r w:rsidR="001D29B7">
        <w:rPr>
          <w:lang w:val="en-US" w:bidi="fa-IR"/>
        </w:rPr>
        <w:t>vs.</w:t>
      </w:r>
      <w:r w:rsidR="00714978">
        <w:rPr>
          <w:lang w:val="en-US" w:bidi="fa-IR"/>
        </w:rPr>
        <w:t xml:space="preserve"> epochs (b) training accuracy </w:t>
      </w:r>
      <w:r w:rsidR="001D29B7">
        <w:rPr>
          <w:lang w:val="en-US" w:bidi="fa-IR"/>
        </w:rPr>
        <w:t>vs.</w:t>
      </w:r>
      <w:r w:rsidR="00714978">
        <w:rPr>
          <w:lang w:val="en-US" w:bidi="fa-IR"/>
        </w:rPr>
        <w:t xml:space="preserve"> epochs (c) test loss </w:t>
      </w:r>
      <w:r w:rsidR="001D29B7">
        <w:rPr>
          <w:lang w:val="en-US" w:bidi="fa-IR"/>
        </w:rPr>
        <w:t>vs.</w:t>
      </w:r>
      <w:r w:rsidR="00714978">
        <w:rPr>
          <w:lang w:val="en-US" w:bidi="fa-IR"/>
        </w:rPr>
        <w:t xml:space="preserve"> epochs (d) test accuracy </w:t>
      </w:r>
      <w:r w:rsidR="001D29B7">
        <w:rPr>
          <w:lang w:val="en-US" w:bidi="fa-IR"/>
        </w:rPr>
        <w:t>vs.</w:t>
      </w:r>
      <w:r w:rsidR="00714978">
        <w:rPr>
          <w:lang w:val="en-US" w:bidi="fa-IR"/>
        </w:rPr>
        <w:t xml:space="preserve"> epochs</w:t>
      </w:r>
    </w:p>
    <w:bookmarkEnd w:id="56"/>
    <w:p w14:paraId="28491703" w14:textId="72D02408"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w:t>
      </w:r>
      <w:r w:rsidR="00027B27">
        <w:rPr>
          <w:rFonts w:ascii="Times New Roman" w:eastAsia="Times New Roman" w:hAnsi="Times New Roman" w:cs="Times New Roman"/>
          <w:bCs/>
          <w:sz w:val="28"/>
          <w:szCs w:val="28"/>
          <w:lang w:val="en-US"/>
        </w:rPr>
        <w:t xml:space="preserve"> in </w:t>
      </w:r>
      <w:r w:rsidR="0084393B">
        <w:rPr>
          <w:rFonts w:ascii="Times New Roman" w:eastAsia="Times New Roman" w:hAnsi="Times New Roman" w:cs="Times New Roman"/>
          <w:bCs/>
          <w:sz w:val="28"/>
          <w:szCs w:val="28"/>
          <w:lang w:val="en-US"/>
        </w:rPr>
        <w:t xml:space="preserve">the </w:t>
      </w:r>
      <w:r w:rsidR="00027B27">
        <w:rPr>
          <w:rFonts w:ascii="Times New Roman" w:eastAsia="Times New Roman" w:hAnsi="Times New Roman" w:cs="Times New Roman"/>
          <w:bCs/>
          <w:sz w:val="28"/>
          <w:szCs w:val="28"/>
          <w:lang w:val="en-US"/>
        </w:rPr>
        <w:t>training dataset</w:t>
      </w:r>
      <w:r w:rsidRPr="00E97601">
        <w:rPr>
          <w:rFonts w:ascii="Times New Roman" w:eastAsia="Times New Roman" w:hAnsi="Times New Roman" w:cs="Times New Roman"/>
          <w:bCs/>
          <w:sz w:val="28"/>
          <w:szCs w:val="28"/>
          <w:lang w:val="en-US"/>
        </w:rPr>
        <w:t xml:space="preserve">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6A9B858D"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r w:rsidR="001D29B7">
        <w:rPr>
          <w:rFonts w:ascii="Times New Roman" w:eastAsia="Times New Roman" w:hAnsi="Times New Roman" w:cs="Times New Roman"/>
          <w:bCs/>
          <w:sz w:val="28"/>
          <w:szCs w:val="28"/>
          <w:lang w:val="en-US"/>
        </w:rPr>
        <w:t xml:space="preserve"> like its performance in training CIFAR-10 on VGG16</w:t>
      </w:r>
      <w:r w:rsidRPr="00E97601">
        <w:rPr>
          <w:rFonts w:ascii="Times New Roman" w:eastAsia="Times New Roman" w:hAnsi="Times New Roman" w:cs="Times New Roman"/>
          <w:bCs/>
          <w:sz w:val="28"/>
          <w:szCs w:val="28"/>
          <w:lang w:val="en-US"/>
        </w:rPr>
        <w:t>.</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1761356A" w14:textId="25154553"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7"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7"/>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4597E54B" w14:textId="28DEF509"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8"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8"/>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1423C0D2" w14:textId="1BFBDD7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9"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59"/>
    <w:p w14:paraId="54BDD32C" w14:textId="4BB1D738"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w:t>
        </w:r>
        <w:r w:rsidR="00113A36">
          <w:rPr>
            <w:rStyle w:val="Hyperlink"/>
            <w:rFonts w:ascii="Times New Roman" w:eastAsia="Times New Roman" w:hAnsi="Times New Roman" w:cs="Times New Roman"/>
            <w:bCs/>
            <w:sz w:val="28"/>
            <w:szCs w:val="28"/>
            <w:lang w:val="en-US" w:bidi="fa-IR"/>
          </w:rPr>
          <w:t>.</w:t>
        </w:r>
        <w:r w:rsidRPr="003F6881">
          <w:rPr>
            <w:rStyle w:val="Hyperlink"/>
            <w:rFonts w:ascii="Times New Roman" w:eastAsia="Times New Roman" w:hAnsi="Times New Roman" w:cs="Times New Roman"/>
            <w:bCs/>
            <w:sz w:val="28"/>
            <w:szCs w:val="28"/>
            <w:lang w:val="en-US" w:bidi="fa-IR"/>
          </w:rPr>
          <w:t xml:space="preserve"> 18</w:t>
        </w:r>
      </w:hyperlink>
      <w:r w:rsidRPr="00AE7FAA">
        <w:rPr>
          <w:rFonts w:ascii="Times New Roman" w:eastAsia="Times New Roman" w:hAnsi="Times New Roman" w:cs="Times New Roman"/>
          <w:bCs/>
          <w:sz w:val="28"/>
          <w:szCs w:val="28"/>
          <w:lang w:val="en-US" w:bidi="fa-IR"/>
        </w:rPr>
        <w:t xml:space="preserve">, </w:t>
      </w:r>
      <w:r w:rsidR="00113A36">
        <w:rPr>
          <w:rFonts w:ascii="Times New Roman" w:eastAsia="Times New Roman" w:hAnsi="Times New Roman" w:cs="Times New Roman"/>
          <w:bCs/>
          <w:sz w:val="28"/>
          <w:szCs w:val="28"/>
          <w:lang w:val="en-US" w:bidi="fa-IR"/>
        </w:rPr>
        <w:t xml:space="preserve">although </w:t>
      </w:r>
      <w:r w:rsidRPr="00AE7FAA">
        <w:rPr>
          <w:rFonts w:ascii="Times New Roman" w:eastAsia="Times New Roman" w:hAnsi="Times New Roman" w:cs="Times New Roman"/>
          <w:bCs/>
          <w:sz w:val="28"/>
          <w:szCs w:val="28"/>
          <w:lang w:val="en-US" w:bidi="fa-IR"/>
        </w:rPr>
        <w:t xml:space="preserve">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w:t>
      </w:r>
      <w:r w:rsidR="00113A36">
        <w:rPr>
          <w:rFonts w:ascii="Times New Roman" w:eastAsia="Times New Roman" w:hAnsi="Times New Roman" w:cs="Times New Roman"/>
          <w:bCs/>
          <w:sz w:val="28"/>
          <w:szCs w:val="28"/>
          <w:lang w:val="en-US" w:bidi="fa-IR"/>
        </w:rPr>
        <w:t>, the Gravity reduces training loss and increases training accuracy faster</w:t>
      </w:r>
      <w:r w:rsidRPr="00AE7FAA">
        <w:rPr>
          <w:rFonts w:ascii="Times New Roman" w:eastAsia="Times New Roman" w:hAnsi="Times New Roman" w:cs="Times New Roman"/>
          <w:bCs/>
          <w:sz w:val="28"/>
          <w:szCs w:val="28"/>
          <w:lang w:val="en-US" w:bidi="fa-IR"/>
        </w:rPr>
        <w:t xml:space="preserve">.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43E8AA8C" w14:textId="331B342D"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60"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7C38AC">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w:t>
      </w:r>
      <w:r w:rsidR="001D29B7">
        <w:rPr>
          <w:lang w:val="en-US" w:bidi="fa-IR"/>
        </w:rPr>
        <w:t>(a) training loss vs. epochs (b) training accuracy vs. epochs (c) test loss vs. epochs (d) test accuracy vs. epochs</w:t>
      </w:r>
    </w:p>
    <w:bookmarkEnd w:id="60"/>
    <w:p w14:paraId="20BF2F75" w14:textId="0A462A15"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w:t>
      </w:r>
      <w:r w:rsidR="0084393B">
        <w:rPr>
          <w:rFonts w:ascii="Times New Roman" w:eastAsia="Times New Roman" w:hAnsi="Times New Roman" w:cs="Times New Roman"/>
          <w:bCs/>
          <w:sz w:val="28"/>
          <w:szCs w:val="28"/>
          <w:lang w:val="en-US"/>
        </w:rPr>
        <w:t xml:space="preserve"> optimizer</w:t>
      </w:r>
      <w:r w:rsidR="00AE7FAA" w:rsidRPr="00AE7FAA">
        <w:rPr>
          <w:rFonts w:ascii="Times New Roman" w:eastAsia="Times New Roman" w:hAnsi="Times New Roman" w:cs="Times New Roman"/>
          <w:bCs/>
          <w:sz w:val="28"/>
          <w:szCs w:val="28"/>
          <w:lang w:val="en-US"/>
        </w:rPr>
        <w:t xml:space="preserve">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10B40D63"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 xml:space="preserve">studying on choosing more effective Max-Step Grad, implementing the Gravity in other frameworks like PyTorch, experimenting with larger datasets like ImageNet and larger and more novel architectures and techniques, and using the Gravity for problems other than computer vision </w:t>
      </w:r>
      <w:r w:rsidR="001D29B7">
        <w:rPr>
          <w:rFonts w:ascii="Times New Roman" w:eastAsia="Times New Roman" w:hAnsi="Times New Roman" w:cs="Times New Roman"/>
          <w:bCs/>
          <w:sz w:val="28"/>
          <w:szCs w:val="28"/>
          <w:lang w:val="en-US"/>
        </w:rPr>
        <w:t xml:space="preserve">such </w:t>
      </w:r>
      <w:r w:rsidR="00A040D4">
        <w:rPr>
          <w:rFonts w:ascii="Times New Roman" w:eastAsia="Times New Roman" w:hAnsi="Times New Roman" w:cs="Times New Roman"/>
          <w:bCs/>
          <w:sz w:val="28"/>
          <w:szCs w:val="28"/>
          <w:lang w:val="en-US"/>
        </w:rPr>
        <w:t>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1179C465" w:rsidR="00AF744D"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24"/>
          <w:szCs w:val="24"/>
          <w:lang w:val="en-US"/>
        </w:rPr>
      </w:pPr>
      <w:r w:rsidRPr="000A1D4E">
        <w:rPr>
          <w:rFonts w:ascii="Times New Roman" w:eastAsia="Times New Roman" w:hAnsi="Times New Roman" w:cs="Times New Roman"/>
          <w:b/>
          <w:sz w:val="24"/>
          <w:szCs w:val="24"/>
          <w:lang w:val="en-US"/>
        </w:rPr>
        <w:fldChar w:fldCharType="end"/>
      </w:r>
    </w:p>
    <w:p w14:paraId="07700B72" w14:textId="4BE74351" w:rsidR="00AF744D" w:rsidRDefault="00AF744D">
      <w:pPr>
        <w:rPr>
          <w:rFonts w:ascii="Times New Roman" w:eastAsia="Times New Roman" w:hAnsi="Times New Roman" w:cs="Times New Roman"/>
          <w:b/>
          <w:sz w:val="24"/>
          <w:szCs w:val="24"/>
          <w:lang w:val="en-US"/>
        </w:rPr>
      </w:pPr>
    </w:p>
    <w:sectPr w:rsidR="00AF744D">
      <w:footerReference w:type="default" r:id="rId43"/>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8C5969" w14:textId="77777777" w:rsidR="00A45600" w:rsidRDefault="00A45600" w:rsidP="00BD1942">
      <w:pPr>
        <w:spacing w:line="240" w:lineRule="auto"/>
      </w:pPr>
      <w:r>
        <w:separator/>
      </w:r>
    </w:p>
  </w:endnote>
  <w:endnote w:type="continuationSeparator" w:id="0">
    <w:p w14:paraId="531737FA" w14:textId="77777777" w:rsidR="00A45600" w:rsidRDefault="00A45600"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rPr>
      <w:id w:val="1709376643"/>
      <w:docPartObj>
        <w:docPartGallery w:val="Page Numbers (Bottom of Page)"/>
        <w:docPartUnique/>
      </w:docPartObj>
    </w:sdtPr>
    <w:sdtEndPr>
      <w:rPr>
        <w:noProof/>
      </w:rPr>
    </w:sdtEndPr>
    <w:sdtContent>
      <w:p w14:paraId="704B7A67" w14:textId="17EE7B03" w:rsidR="00507601" w:rsidRPr="00D15330" w:rsidRDefault="00507601">
        <w:pPr>
          <w:pStyle w:val="Footer"/>
          <w:jc w:val="center"/>
          <w:rPr>
            <w:rFonts w:asciiTheme="majorBidi" w:hAnsiTheme="majorBidi" w:cstheme="majorBidi"/>
          </w:rPr>
        </w:pPr>
        <w:r w:rsidRPr="00D15330">
          <w:rPr>
            <w:rFonts w:asciiTheme="majorBidi" w:hAnsiTheme="majorBidi" w:cstheme="majorBidi"/>
          </w:rPr>
          <w:fldChar w:fldCharType="begin"/>
        </w:r>
        <w:r w:rsidRPr="00D15330">
          <w:rPr>
            <w:rFonts w:asciiTheme="majorBidi" w:hAnsiTheme="majorBidi" w:cstheme="majorBidi"/>
          </w:rPr>
          <w:instrText xml:space="preserve"> PAGE   \* MERGEFORMAT </w:instrText>
        </w:r>
        <w:r w:rsidRPr="00D15330">
          <w:rPr>
            <w:rFonts w:asciiTheme="majorBidi" w:hAnsiTheme="majorBidi" w:cstheme="majorBidi"/>
          </w:rPr>
          <w:fldChar w:fldCharType="separate"/>
        </w:r>
        <w:r w:rsidRPr="00D15330">
          <w:rPr>
            <w:rFonts w:asciiTheme="majorBidi" w:hAnsiTheme="majorBidi" w:cstheme="majorBidi"/>
            <w:noProof/>
          </w:rPr>
          <w:t>2</w:t>
        </w:r>
        <w:r w:rsidRPr="00D15330">
          <w:rPr>
            <w:rFonts w:asciiTheme="majorBidi" w:hAnsiTheme="majorBidi" w:cstheme="majorBidi"/>
            <w:noProof/>
          </w:rPr>
          <w:fldChar w:fldCharType="end"/>
        </w:r>
      </w:p>
    </w:sdtContent>
  </w:sdt>
  <w:p w14:paraId="42050839" w14:textId="77777777" w:rsidR="00507601" w:rsidRDefault="005076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9500B8" w14:textId="77777777" w:rsidR="00A45600" w:rsidRDefault="00A45600" w:rsidP="00BD1942">
      <w:pPr>
        <w:spacing w:line="240" w:lineRule="auto"/>
      </w:pPr>
      <w:r>
        <w:separator/>
      </w:r>
    </w:p>
  </w:footnote>
  <w:footnote w:type="continuationSeparator" w:id="0">
    <w:p w14:paraId="68C7D630" w14:textId="77777777" w:rsidR="00A45600" w:rsidRDefault="00A45600"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tqgFAFaOHgotAAAA"/>
  </w:docVars>
  <w:rsids>
    <w:rsidRoot w:val="00072C59"/>
    <w:rsid w:val="00004D0B"/>
    <w:rsid w:val="000170F9"/>
    <w:rsid w:val="00023F78"/>
    <w:rsid w:val="00025D43"/>
    <w:rsid w:val="00027B27"/>
    <w:rsid w:val="00040758"/>
    <w:rsid w:val="00055A66"/>
    <w:rsid w:val="00063C74"/>
    <w:rsid w:val="00072C59"/>
    <w:rsid w:val="0007572E"/>
    <w:rsid w:val="00087172"/>
    <w:rsid w:val="000871F6"/>
    <w:rsid w:val="00097240"/>
    <w:rsid w:val="000A1D4E"/>
    <w:rsid w:val="000A7C41"/>
    <w:rsid w:val="000A7E9C"/>
    <w:rsid w:val="000B30CE"/>
    <w:rsid w:val="000B53B5"/>
    <w:rsid w:val="000C1392"/>
    <w:rsid w:val="000D1C33"/>
    <w:rsid w:val="000D4DDF"/>
    <w:rsid w:val="000E2727"/>
    <w:rsid w:val="000E4629"/>
    <w:rsid w:val="000E7A69"/>
    <w:rsid w:val="000F2B8F"/>
    <w:rsid w:val="00102A72"/>
    <w:rsid w:val="00113814"/>
    <w:rsid w:val="00113A36"/>
    <w:rsid w:val="00123354"/>
    <w:rsid w:val="00124D67"/>
    <w:rsid w:val="0013169F"/>
    <w:rsid w:val="00162066"/>
    <w:rsid w:val="0017585A"/>
    <w:rsid w:val="00184F5C"/>
    <w:rsid w:val="001875A0"/>
    <w:rsid w:val="00191E74"/>
    <w:rsid w:val="001A1449"/>
    <w:rsid w:val="001A216D"/>
    <w:rsid w:val="001A58FD"/>
    <w:rsid w:val="001A7E15"/>
    <w:rsid w:val="001B3B0F"/>
    <w:rsid w:val="001C040C"/>
    <w:rsid w:val="001C65F3"/>
    <w:rsid w:val="001C6EA9"/>
    <w:rsid w:val="001D29B7"/>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123"/>
    <w:rsid w:val="002A563A"/>
    <w:rsid w:val="002B2885"/>
    <w:rsid w:val="002B2DC2"/>
    <w:rsid w:val="002C05F0"/>
    <w:rsid w:val="002C15BB"/>
    <w:rsid w:val="002E1E60"/>
    <w:rsid w:val="002F2100"/>
    <w:rsid w:val="002F7BFB"/>
    <w:rsid w:val="003166C4"/>
    <w:rsid w:val="003248D0"/>
    <w:rsid w:val="0033349A"/>
    <w:rsid w:val="0033471A"/>
    <w:rsid w:val="00336A9F"/>
    <w:rsid w:val="00344D78"/>
    <w:rsid w:val="00346EA7"/>
    <w:rsid w:val="00356EFA"/>
    <w:rsid w:val="00366D73"/>
    <w:rsid w:val="00383183"/>
    <w:rsid w:val="00390B95"/>
    <w:rsid w:val="00391394"/>
    <w:rsid w:val="00391A82"/>
    <w:rsid w:val="0039316D"/>
    <w:rsid w:val="00397922"/>
    <w:rsid w:val="003A07A1"/>
    <w:rsid w:val="003B3764"/>
    <w:rsid w:val="003C58C0"/>
    <w:rsid w:val="003D72E7"/>
    <w:rsid w:val="003E4F00"/>
    <w:rsid w:val="003E7F65"/>
    <w:rsid w:val="003F35E3"/>
    <w:rsid w:val="003F4AD3"/>
    <w:rsid w:val="003F6881"/>
    <w:rsid w:val="00405738"/>
    <w:rsid w:val="004152D0"/>
    <w:rsid w:val="00427F75"/>
    <w:rsid w:val="004314C1"/>
    <w:rsid w:val="00443CBA"/>
    <w:rsid w:val="004606E4"/>
    <w:rsid w:val="00472C33"/>
    <w:rsid w:val="00476EDF"/>
    <w:rsid w:val="004779BC"/>
    <w:rsid w:val="004804F4"/>
    <w:rsid w:val="00483F42"/>
    <w:rsid w:val="004A28D8"/>
    <w:rsid w:val="004B3CA4"/>
    <w:rsid w:val="004B52E3"/>
    <w:rsid w:val="004B6F12"/>
    <w:rsid w:val="004C767D"/>
    <w:rsid w:val="004D6233"/>
    <w:rsid w:val="004D6888"/>
    <w:rsid w:val="004E606D"/>
    <w:rsid w:val="004E6D18"/>
    <w:rsid w:val="004F2773"/>
    <w:rsid w:val="004F3C7B"/>
    <w:rsid w:val="0050572C"/>
    <w:rsid w:val="00507601"/>
    <w:rsid w:val="0051249B"/>
    <w:rsid w:val="00524BF3"/>
    <w:rsid w:val="0053167E"/>
    <w:rsid w:val="00532C55"/>
    <w:rsid w:val="00533B18"/>
    <w:rsid w:val="0054299D"/>
    <w:rsid w:val="00543769"/>
    <w:rsid w:val="00545D04"/>
    <w:rsid w:val="00552DEB"/>
    <w:rsid w:val="005540DF"/>
    <w:rsid w:val="00556597"/>
    <w:rsid w:val="0057130B"/>
    <w:rsid w:val="00571EAD"/>
    <w:rsid w:val="00581038"/>
    <w:rsid w:val="00595701"/>
    <w:rsid w:val="005A422D"/>
    <w:rsid w:val="005D32CC"/>
    <w:rsid w:val="005D33BF"/>
    <w:rsid w:val="005D4148"/>
    <w:rsid w:val="005D7C1F"/>
    <w:rsid w:val="00612789"/>
    <w:rsid w:val="0061794B"/>
    <w:rsid w:val="00623740"/>
    <w:rsid w:val="00630FA2"/>
    <w:rsid w:val="006362DE"/>
    <w:rsid w:val="0064776E"/>
    <w:rsid w:val="006510F8"/>
    <w:rsid w:val="006557C7"/>
    <w:rsid w:val="006A2D86"/>
    <w:rsid w:val="006B09E7"/>
    <w:rsid w:val="006B13DB"/>
    <w:rsid w:val="006D1BE4"/>
    <w:rsid w:val="006E39BD"/>
    <w:rsid w:val="006E5239"/>
    <w:rsid w:val="006F04F5"/>
    <w:rsid w:val="00702DCB"/>
    <w:rsid w:val="00704DF1"/>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C38AC"/>
    <w:rsid w:val="007D2E06"/>
    <w:rsid w:val="007D33BF"/>
    <w:rsid w:val="007D387A"/>
    <w:rsid w:val="007D48FD"/>
    <w:rsid w:val="007E01C1"/>
    <w:rsid w:val="007E498B"/>
    <w:rsid w:val="007E51F7"/>
    <w:rsid w:val="007F03A1"/>
    <w:rsid w:val="007F2A25"/>
    <w:rsid w:val="007F39B1"/>
    <w:rsid w:val="00801C96"/>
    <w:rsid w:val="00806311"/>
    <w:rsid w:val="0081742E"/>
    <w:rsid w:val="00825F67"/>
    <w:rsid w:val="00826AAB"/>
    <w:rsid w:val="00837E2D"/>
    <w:rsid w:val="0084393B"/>
    <w:rsid w:val="00845A02"/>
    <w:rsid w:val="0086117E"/>
    <w:rsid w:val="008645EF"/>
    <w:rsid w:val="00874D34"/>
    <w:rsid w:val="00875A87"/>
    <w:rsid w:val="00876039"/>
    <w:rsid w:val="0089080A"/>
    <w:rsid w:val="008953AA"/>
    <w:rsid w:val="008A292A"/>
    <w:rsid w:val="008B06E9"/>
    <w:rsid w:val="008C4B63"/>
    <w:rsid w:val="008D32AE"/>
    <w:rsid w:val="008D5D7D"/>
    <w:rsid w:val="008F1E0D"/>
    <w:rsid w:val="008F20A0"/>
    <w:rsid w:val="00904453"/>
    <w:rsid w:val="00907647"/>
    <w:rsid w:val="0090794F"/>
    <w:rsid w:val="00925519"/>
    <w:rsid w:val="009305E2"/>
    <w:rsid w:val="009349AD"/>
    <w:rsid w:val="009352F9"/>
    <w:rsid w:val="00935A61"/>
    <w:rsid w:val="0095320F"/>
    <w:rsid w:val="00977038"/>
    <w:rsid w:val="009817CE"/>
    <w:rsid w:val="00983E21"/>
    <w:rsid w:val="00986F93"/>
    <w:rsid w:val="009873BC"/>
    <w:rsid w:val="009909EE"/>
    <w:rsid w:val="00996C8B"/>
    <w:rsid w:val="009A312C"/>
    <w:rsid w:val="009A4A74"/>
    <w:rsid w:val="009B2EDF"/>
    <w:rsid w:val="009E1E77"/>
    <w:rsid w:val="009E2875"/>
    <w:rsid w:val="00A02079"/>
    <w:rsid w:val="00A040D4"/>
    <w:rsid w:val="00A056A2"/>
    <w:rsid w:val="00A072EC"/>
    <w:rsid w:val="00A222B3"/>
    <w:rsid w:val="00A23D0E"/>
    <w:rsid w:val="00A352F7"/>
    <w:rsid w:val="00A4540D"/>
    <w:rsid w:val="00A45600"/>
    <w:rsid w:val="00A60467"/>
    <w:rsid w:val="00A626ED"/>
    <w:rsid w:val="00A81844"/>
    <w:rsid w:val="00A84DCF"/>
    <w:rsid w:val="00A91860"/>
    <w:rsid w:val="00A954BB"/>
    <w:rsid w:val="00AA078F"/>
    <w:rsid w:val="00AA4D5D"/>
    <w:rsid w:val="00AA74B0"/>
    <w:rsid w:val="00AB43E4"/>
    <w:rsid w:val="00AB5470"/>
    <w:rsid w:val="00AC162F"/>
    <w:rsid w:val="00AC2274"/>
    <w:rsid w:val="00AC4C36"/>
    <w:rsid w:val="00AD08F2"/>
    <w:rsid w:val="00AE3973"/>
    <w:rsid w:val="00AE5E15"/>
    <w:rsid w:val="00AE5F48"/>
    <w:rsid w:val="00AE7FAA"/>
    <w:rsid w:val="00AF4CC2"/>
    <w:rsid w:val="00AF744D"/>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6FA7"/>
    <w:rsid w:val="00C17E3D"/>
    <w:rsid w:val="00C2392A"/>
    <w:rsid w:val="00C2663E"/>
    <w:rsid w:val="00C274DF"/>
    <w:rsid w:val="00C6013C"/>
    <w:rsid w:val="00C873D6"/>
    <w:rsid w:val="00C9037E"/>
    <w:rsid w:val="00C914C9"/>
    <w:rsid w:val="00CB599B"/>
    <w:rsid w:val="00CC3ADF"/>
    <w:rsid w:val="00CC666D"/>
    <w:rsid w:val="00CD47DA"/>
    <w:rsid w:val="00CE26F6"/>
    <w:rsid w:val="00CE4430"/>
    <w:rsid w:val="00CE64CB"/>
    <w:rsid w:val="00CF399B"/>
    <w:rsid w:val="00CF607C"/>
    <w:rsid w:val="00D03A52"/>
    <w:rsid w:val="00D075A4"/>
    <w:rsid w:val="00D1364F"/>
    <w:rsid w:val="00D15330"/>
    <w:rsid w:val="00D15830"/>
    <w:rsid w:val="00D27C04"/>
    <w:rsid w:val="00D32E2C"/>
    <w:rsid w:val="00D42A22"/>
    <w:rsid w:val="00D4461B"/>
    <w:rsid w:val="00D45087"/>
    <w:rsid w:val="00D4601E"/>
    <w:rsid w:val="00D47F6B"/>
    <w:rsid w:val="00D54187"/>
    <w:rsid w:val="00D557A8"/>
    <w:rsid w:val="00D6466D"/>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114FD"/>
    <w:rsid w:val="00F2217B"/>
    <w:rsid w:val="00F26550"/>
    <w:rsid w:val="00F26E73"/>
    <w:rsid w:val="00F32E69"/>
    <w:rsid w:val="00F33491"/>
    <w:rsid w:val="00F3722B"/>
    <w:rsid w:val="00F433EA"/>
    <w:rsid w:val="00F47288"/>
    <w:rsid w:val="00F600D5"/>
    <w:rsid w:val="00F619B5"/>
    <w:rsid w:val="00F71B61"/>
    <w:rsid w:val="00F82DF2"/>
    <w:rsid w:val="00FA0FA1"/>
    <w:rsid w:val="00FA4333"/>
    <w:rsid w:val="00FA4840"/>
    <w:rsid w:val="00FA6503"/>
    <w:rsid w:val="00FB026E"/>
    <w:rsid w:val="00FB17F3"/>
    <w:rsid w:val="00FB1A91"/>
    <w:rsid w:val="00FB4D81"/>
    <w:rsid w:val="00FC2A1E"/>
    <w:rsid w:val="00FD3814"/>
    <w:rsid w:val="00FD77FB"/>
    <w:rsid w:val="00FD7F17"/>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8.svg"/><Relationship Id="rId39" Type="http://schemas.openxmlformats.org/officeDocument/2006/relationships/image" Target="media/image31.png"/><Relationship Id="rId21" Type="http://schemas.openxmlformats.org/officeDocument/2006/relationships/image" Target="media/image13.svg"/><Relationship Id="rId34" Type="http://schemas.openxmlformats.org/officeDocument/2006/relationships/image" Target="media/image26.svg"/><Relationship Id="rId42" Type="http://schemas.openxmlformats.org/officeDocument/2006/relationships/image" Target="media/image34.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6.svg"/><Relationship Id="rId32" Type="http://schemas.openxmlformats.org/officeDocument/2006/relationships/image" Target="media/image24.svg"/><Relationship Id="rId37" Type="http://schemas.openxmlformats.org/officeDocument/2006/relationships/image" Target="media/image29.png"/><Relationship Id="rId40" Type="http://schemas.openxmlformats.org/officeDocument/2006/relationships/image" Target="media/image32.sv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5.png"/><Relationship Id="rId28" Type="http://schemas.openxmlformats.org/officeDocument/2006/relationships/image" Target="media/image20.svg"/><Relationship Id="rId36" Type="http://schemas.openxmlformats.org/officeDocument/2006/relationships/image" Target="media/image28.sv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svg"/><Relationship Id="rId35" Type="http://schemas.openxmlformats.org/officeDocument/2006/relationships/image" Target="media/image27.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svg"/><Relationship Id="rId20" Type="http://schemas.openxmlformats.org/officeDocument/2006/relationships/image" Target="media/image12.png"/><Relationship Id="rId41" Type="http://schemas.openxmlformats.org/officeDocument/2006/relationships/image" Target="media/image3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degh\Desktop\Gravity%20Optimizer\Gravity%20Optimizer%20Cloud\gravity.optimizer\results\gravity_hyperparameters_tune\gravity_hyper_parameter_tu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in Cost - VGG16</a:t>
            </a:r>
            <a:r>
              <a:rPr lang="en-US" baseline="0"/>
              <a:t> - CIFAR10 @ lr=0.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beta=0</c:v>
          </c:tx>
          <c:spPr>
            <a:ln w="19050" cap="rnd">
              <a:solidFill>
                <a:schemeClr val="accent1"/>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B$3:$B$102</c:f>
              <c:numCache>
                <c:formatCode>General</c:formatCode>
                <c:ptCount val="100"/>
                <c:pt idx="0">
                  <c:v>2.3020281791686998</c:v>
                </c:pt>
                <c:pt idx="1">
                  <c:v>2.29832458496093</c:v>
                </c:pt>
                <c:pt idx="2">
                  <c:v>2.30300617218017</c:v>
                </c:pt>
                <c:pt idx="3">
                  <c:v>2.3029730319976802</c:v>
                </c:pt>
                <c:pt idx="4">
                  <c:v>2.3029615879058798</c:v>
                </c:pt>
                <c:pt idx="5">
                  <c:v>2.3029613494872998</c:v>
                </c:pt>
                <c:pt idx="6">
                  <c:v>2.30290603637695</c:v>
                </c:pt>
                <c:pt idx="7">
                  <c:v>2.3028633594512899</c:v>
                </c:pt>
                <c:pt idx="8">
                  <c:v>2.3027050495147701</c:v>
                </c:pt>
                <c:pt idx="9">
                  <c:v>2.29943394660949</c:v>
                </c:pt>
                <c:pt idx="10">
                  <c:v>2.1717455387115399</c:v>
                </c:pt>
                <c:pt idx="11">
                  <c:v>1.98953473567962</c:v>
                </c:pt>
                <c:pt idx="12">
                  <c:v>1.79415130615234</c:v>
                </c:pt>
                <c:pt idx="13">
                  <c:v>1.58446049690246</c:v>
                </c:pt>
                <c:pt idx="14">
                  <c:v>1.44640481472015</c:v>
                </c:pt>
                <c:pt idx="15">
                  <c:v>1.31222808361053</c:v>
                </c:pt>
                <c:pt idx="16">
                  <c:v>1.19879066944122</c:v>
                </c:pt>
                <c:pt idx="17">
                  <c:v>1.08000004291534</c:v>
                </c:pt>
                <c:pt idx="18">
                  <c:v>0.97044640779495195</c:v>
                </c:pt>
                <c:pt idx="19">
                  <c:v>0.85114586353302002</c:v>
                </c:pt>
                <c:pt idx="20">
                  <c:v>0.73697525262832597</c:v>
                </c:pt>
                <c:pt idx="21">
                  <c:v>0.63239747285842896</c:v>
                </c:pt>
                <c:pt idx="22">
                  <c:v>0.53247195482253995</c:v>
                </c:pt>
                <c:pt idx="23">
                  <c:v>0.43147897720336897</c:v>
                </c:pt>
                <c:pt idx="24">
                  <c:v>0.35261785984039301</c:v>
                </c:pt>
                <c:pt idx="25">
                  <c:v>0.27502018213272</c:v>
                </c:pt>
                <c:pt idx="26">
                  <c:v>0.224166840314865</c:v>
                </c:pt>
                <c:pt idx="27">
                  <c:v>0.171777933835983</c:v>
                </c:pt>
                <c:pt idx="28">
                  <c:v>0.14389084279537201</c:v>
                </c:pt>
                <c:pt idx="29">
                  <c:v>0.11732463538646599</c:v>
                </c:pt>
                <c:pt idx="30">
                  <c:v>9.3811288475990295E-2</c:v>
                </c:pt>
                <c:pt idx="31">
                  <c:v>7.9339973628520896E-2</c:v>
                </c:pt>
                <c:pt idx="32">
                  <c:v>6.3723340630531297E-2</c:v>
                </c:pt>
                <c:pt idx="33">
                  <c:v>6.3606798648834201E-2</c:v>
                </c:pt>
                <c:pt idx="34">
                  <c:v>5.1759291440248399E-2</c:v>
                </c:pt>
                <c:pt idx="35">
                  <c:v>4.0720313787460299E-2</c:v>
                </c:pt>
                <c:pt idx="36">
                  <c:v>4.3355111032724297E-2</c:v>
                </c:pt>
                <c:pt idx="37">
                  <c:v>3.59853692352771E-2</c:v>
                </c:pt>
                <c:pt idx="38">
                  <c:v>3.58457677066326E-2</c:v>
                </c:pt>
                <c:pt idx="39">
                  <c:v>3.1029801815748201E-2</c:v>
                </c:pt>
                <c:pt idx="40">
                  <c:v>3.0784087255597101E-2</c:v>
                </c:pt>
                <c:pt idx="41">
                  <c:v>2.82196477055549E-2</c:v>
                </c:pt>
                <c:pt idx="42">
                  <c:v>2.0452659577131199E-2</c:v>
                </c:pt>
                <c:pt idx="43">
                  <c:v>2.0419517531991001E-2</c:v>
                </c:pt>
                <c:pt idx="44">
                  <c:v>1.65874268859624E-2</c:v>
                </c:pt>
                <c:pt idx="45">
                  <c:v>1.67524833232164E-2</c:v>
                </c:pt>
                <c:pt idx="46">
                  <c:v>1.6757989302277499E-2</c:v>
                </c:pt>
                <c:pt idx="47">
                  <c:v>2.06463057547807E-2</c:v>
                </c:pt>
                <c:pt idx="48">
                  <c:v>1.6860941424965799E-2</c:v>
                </c:pt>
                <c:pt idx="49">
                  <c:v>1.99605152010917E-2</c:v>
                </c:pt>
                <c:pt idx="50">
                  <c:v>1.2839945964515201E-2</c:v>
                </c:pt>
                <c:pt idx="51">
                  <c:v>1.8225913867354299E-2</c:v>
                </c:pt>
                <c:pt idx="52">
                  <c:v>1.0924625210464001E-2</c:v>
                </c:pt>
                <c:pt idx="53">
                  <c:v>1.5762455761432599E-2</c:v>
                </c:pt>
                <c:pt idx="54">
                  <c:v>1.2134681455790899E-2</c:v>
                </c:pt>
                <c:pt idx="55">
                  <c:v>1.33928097784519E-2</c:v>
                </c:pt>
                <c:pt idx="56">
                  <c:v>1.4991246163845E-2</c:v>
                </c:pt>
                <c:pt idx="57">
                  <c:v>9.1376584023237194E-3</c:v>
                </c:pt>
                <c:pt idx="58">
                  <c:v>1.2252193875610801E-2</c:v>
                </c:pt>
                <c:pt idx="59">
                  <c:v>1.4064961113035601E-2</c:v>
                </c:pt>
                <c:pt idx="60">
                  <c:v>1.45868612453341E-2</c:v>
                </c:pt>
                <c:pt idx="61">
                  <c:v>1.0317149572074399E-2</c:v>
                </c:pt>
                <c:pt idx="62">
                  <c:v>5.6445025838911499E-3</c:v>
                </c:pt>
                <c:pt idx="63">
                  <c:v>1.4678207226097501E-2</c:v>
                </c:pt>
                <c:pt idx="64">
                  <c:v>8.4957145154476096E-3</c:v>
                </c:pt>
                <c:pt idx="65">
                  <c:v>8.1981448456644995E-3</c:v>
                </c:pt>
                <c:pt idx="66">
                  <c:v>4.3186047114431797E-3</c:v>
                </c:pt>
                <c:pt idx="67">
                  <c:v>5.2533093839883804E-3</c:v>
                </c:pt>
                <c:pt idx="68">
                  <c:v>4.40352456644177E-3</c:v>
                </c:pt>
                <c:pt idx="69">
                  <c:v>8.0386558547616005E-3</c:v>
                </c:pt>
                <c:pt idx="70">
                  <c:v>9.2296767979860306E-3</c:v>
                </c:pt>
                <c:pt idx="71">
                  <c:v>6.28598872572183E-3</c:v>
                </c:pt>
                <c:pt idx="72">
                  <c:v>1.1206594295799699E-2</c:v>
                </c:pt>
                <c:pt idx="73">
                  <c:v>1.3020051410421701E-3</c:v>
                </c:pt>
                <c:pt idx="74">
                  <c:v>6.11947244033217E-3</c:v>
                </c:pt>
                <c:pt idx="75">
                  <c:v>1.47409634664654E-2</c:v>
                </c:pt>
                <c:pt idx="76">
                  <c:v>6.6036833450198104E-3</c:v>
                </c:pt>
                <c:pt idx="77">
                  <c:v>4.5366152189671898E-3</c:v>
                </c:pt>
                <c:pt idx="78">
                  <c:v>6.2818694859743101E-3</c:v>
                </c:pt>
                <c:pt idx="79">
                  <c:v>3.2351803965866501E-3</c:v>
                </c:pt>
                <c:pt idx="80">
                  <c:v>1.7634811811149101E-3</c:v>
                </c:pt>
                <c:pt idx="81">
                  <c:v>3.12490481883287E-3</c:v>
                </c:pt>
                <c:pt idx="82">
                  <c:v>6.0578528791665996E-3</c:v>
                </c:pt>
                <c:pt idx="83">
                  <c:v>6.7110033705830496E-3</c:v>
                </c:pt>
                <c:pt idx="84">
                  <c:v>7.2128181345760796E-3</c:v>
                </c:pt>
                <c:pt idx="85">
                  <c:v>8.5007725283503498E-3</c:v>
                </c:pt>
                <c:pt idx="86">
                  <c:v>3.8746078498661501E-3</c:v>
                </c:pt>
                <c:pt idx="87">
                  <c:v>3.6059878766536702E-4</c:v>
                </c:pt>
                <c:pt idx="88" formatCode="0.00E+00">
                  <c:v>2.8960059353266799E-5</c:v>
                </c:pt>
                <c:pt idx="89" formatCode="0.00E+00">
                  <c:v>1.65960282174637E-5</c:v>
                </c:pt>
                <c:pt idx="90" formatCode="0.00E+00">
                  <c:v>1.3195583051128701E-5</c:v>
                </c:pt>
                <c:pt idx="91" formatCode="0.00E+00">
                  <c:v>1.10240353023982E-5</c:v>
                </c:pt>
                <c:pt idx="92" formatCode="0.00E+00">
                  <c:v>9.4869783424655907E-6</c:v>
                </c:pt>
                <c:pt idx="93" formatCode="0.00E+00">
                  <c:v>8.3312270362512192E-6</c:v>
                </c:pt>
                <c:pt idx="94" formatCode="0.00E+00">
                  <c:v>7.4294366640970102E-6</c:v>
                </c:pt>
                <c:pt idx="95" formatCode="0.00E+00">
                  <c:v>6.7055684667138798E-6</c:v>
                </c:pt>
                <c:pt idx="96" formatCode="0.00E+00">
                  <c:v>6.1093578551663001E-6</c:v>
                </c:pt>
                <c:pt idx="97" formatCode="0.00E+00">
                  <c:v>5.60911075808689E-6</c:v>
                </c:pt>
                <c:pt idx="98" formatCode="0.00E+00">
                  <c:v>5.1841225285897903E-6</c:v>
                </c:pt>
                <c:pt idx="99" formatCode="0.00E+00">
                  <c:v>4.8175779738812699E-6</c:v>
                </c:pt>
              </c:numCache>
            </c:numRef>
          </c:yVal>
          <c:smooth val="1"/>
          <c:extLst>
            <c:ext xmlns:c16="http://schemas.microsoft.com/office/drawing/2014/chart" uri="{C3380CC4-5D6E-409C-BE32-E72D297353CC}">
              <c16:uniqueId val="{00000000-EC2F-4E7F-A3CE-083023AB2211}"/>
            </c:ext>
          </c:extLst>
        </c:ser>
        <c:ser>
          <c:idx val="1"/>
          <c:order val="1"/>
          <c:tx>
            <c:v>beta=0.9</c:v>
          </c:tx>
          <c:spPr>
            <a:ln w="19050" cap="rnd">
              <a:solidFill>
                <a:schemeClr val="accent2"/>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F$3:$F$102</c:f>
              <c:numCache>
                <c:formatCode>General</c:formatCode>
                <c:ptCount val="100"/>
                <c:pt idx="0">
                  <c:v>2.3024528026580802</c:v>
                </c:pt>
                <c:pt idx="1">
                  <c:v>2.2938466072082502</c:v>
                </c:pt>
                <c:pt idx="2">
                  <c:v>2.3028941154479901</c:v>
                </c:pt>
                <c:pt idx="3">
                  <c:v>2.3026125431060702</c:v>
                </c:pt>
                <c:pt idx="4">
                  <c:v>2.1788630485534601</c:v>
                </c:pt>
                <c:pt idx="5">
                  <c:v>1.9116553068161</c:v>
                </c:pt>
                <c:pt idx="6">
                  <c:v>1.6653070449829099</c:v>
                </c:pt>
                <c:pt idx="7">
                  <c:v>1.43950796127319</c:v>
                </c:pt>
                <c:pt idx="8">
                  <c:v>1.21762895584106</c:v>
                </c:pt>
                <c:pt idx="9">
                  <c:v>1.0452201366424501</c:v>
                </c:pt>
                <c:pt idx="10">
                  <c:v>0.88562887907028198</c:v>
                </c:pt>
                <c:pt idx="11">
                  <c:v>0.74194836616516102</c:v>
                </c:pt>
                <c:pt idx="12">
                  <c:v>0.61467713117599398</c:v>
                </c:pt>
                <c:pt idx="13">
                  <c:v>0.51042079925537098</c:v>
                </c:pt>
                <c:pt idx="14">
                  <c:v>0.41760003566741899</c:v>
                </c:pt>
                <c:pt idx="15">
                  <c:v>0.33267262578010498</c:v>
                </c:pt>
                <c:pt idx="16">
                  <c:v>0.25854578614234902</c:v>
                </c:pt>
                <c:pt idx="17">
                  <c:v>0.20287832617759699</c:v>
                </c:pt>
                <c:pt idx="18">
                  <c:v>0.170886069536209</c:v>
                </c:pt>
                <c:pt idx="19">
                  <c:v>0.13324992358684501</c:v>
                </c:pt>
                <c:pt idx="20">
                  <c:v>0.116891413927078</c:v>
                </c:pt>
                <c:pt idx="21">
                  <c:v>9.1063238680362701E-2</c:v>
                </c:pt>
                <c:pt idx="22">
                  <c:v>8.0136783421039498E-2</c:v>
                </c:pt>
                <c:pt idx="23">
                  <c:v>6.5979026257991694E-2</c:v>
                </c:pt>
                <c:pt idx="24">
                  <c:v>6.8351291120052296E-2</c:v>
                </c:pt>
                <c:pt idx="25">
                  <c:v>4.8543531447649002E-2</c:v>
                </c:pt>
                <c:pt idx="26">
                  <c:v>4.7891587018966598E-2</c:v>
                </c:pt>
                <c:pt idx="27">
                  <c:v>3.7677694112062399E-2</c:v>
                </c:pt>
                <c:pt idx="28">
                  <c:v>2.8486093506216999E-2</c:v>
                </c:pt>
                <c:pt idx="29">
                  <c:v>3.5750109702348702E-2</c:v>
                </c:pt>
                <c:pt idx="30">
                  <c:v>2.6673415675759302E-2</c:v>
                </c:pt>
                <c:pt idx="31">
                  <c:v>2.5463910773396398E-2</c:v>
                </c:pt>
                <c:pt idx="32">
                  <c:v>2.8799572959542202E-2</c:v>
                </c:pt>
                <c:pt idx="33">
                  <c:v>2.7569392696022901E-2</c:v>
                </c:pt>
                <c:pt idx="34">
                  <c:v>2.11995281279087E-2</c:v>
                </c:pt>
                <c:pt idx="35">
                  <c:v>1.9994443282485001E-2</c:v>
                </c:pt>
                <c:pt idx="36">
                  <c:v>1.9631996750831601E-2</c:v>
                </c:pt>
                <c:pt idx="37">
                  <c:v>1.8162153661250999E-2</c:v>
                </c:pt>
                <c:pt idx="38">
                  <c:v>1.1588853783905499E-2</c:v>
                </c:pt>
                <c:pt idx="39">
                  <c:v>1.6761096194386399E-2</c:v>
                </c:pt>
                <c:pt idx="40">
                  <c:v>2.3410227149724901E-2</c:v>
                </c:pt>
                <c:pt idx="41">
                  <c:v>1.7233565449714602E-2</c:v>
                </c:pt>
                <c:pt idx="42">
                  <c:v>1.4294249005615701E-2</c:v>
                </c:pt>
                <c:pt idx="43">
                  <c:v>1.3613376766443201E-2</c:v>
                </c:pt>
                <c:pt idx="44">
                  <c:v>1.5395768918097E-2</c:v>
                </c:pt>
                <c:pt idx="45">
                  <c:v>1.54782868921756E-2</c:v>
                </c:pt>
                <c:pt idx="46">
                  <c:v>1.35734202340245E-2</c:v>
                </c:pt>
                <c:pt idx="47">
                  <c:v>1.14668868482112E-2</c:v>
                </c:pt>
                <c:pt idx="48">
                  <c:v>1.27827608957886E-2</c:v>
                </c:pt>
                <c:pt idx="49">
                  <c:v>7.9753687605261803E-3</c:v>
                </c:pt>
                <c:pt idx="50">
                  <c:v>8.4840571507811494E-3</c:v>
                </c:pt>
                <c:pt idx="51">
                  <c:v>7.3101483285426998E-3</c:v>
                </c:pt>
                <c:pt idx="52">
                  <c:v>8.4584988653659803E-3</c:v>
                </c:pt>
                <c:pt idx="53">
                  <c:v>3.7940570618957199E-3</c:v>
                </c:pt>
                <c:pt idx="54">
                  <c:v>1.31264729425311E-2</c:v>
                </c:pt>
                <c:pt idx="55">
                  <c:v>9.1109415516257199E-3</c:v>
                </c:pt>
                <c:pt idx="56">
                  <c:v>4.2963190935552103E-3</c:v>
                </c:pt>
                <c:pt idx="57">
                  <c:v>2.5886415969580399E-3</c:v>
                </c:pt>
                <c:pt idx="58">
                  <c:v>8.5983425378799404E-3</c:v>
                </c:pt>
                <c:pt idx="59">
                  <c:v>6.9834166206419399E-3</c:v>
                </c:pt>
                <c:pt idx="60">
                  <c:v>3.43183660879731E-3</c:v>
                </c:pt>
                <c:pt idx="61">
                  <c:v>1.0651087388396201E-2</c:v>
                </c:pt>
                <c:pt idx="62">
                  <c:v>7.1303290314972401E-3</c:v>
                </c:pt>
                <c:pt idx="63">
                  <c:v>6.9581740535795602E-3</c:v>
                </c:pt>
                <c:pt idx="64">
                  <c:v>8.4198052063584293E-3</c:v>
                </c:pt>
                <c:pt idx="65">
                  <c:v>6.8388502113521099E-3</c:v>
                </c:pt>
                <c:pt idx="66">
                  <c:v>1.0110556147992601E-2</c:v>
                </c:pt>
                <c:pt idx="67">
                  <c:v>5.9340181760489897E-3</c:v>
                </c:pt>
                <c:pt idx="68">
                  <c:v>5.3694746457040301E-3</c:v>
                </c:pt>
                <c:pt idx="69">
                  <c:v>6.0441219247877598E-3</c:v>
                </c:pt>
                <c:pt idx="70">
                  <c:v>5.6850989349186403E-3</c:v>
                </c:pt>
                <c:pt idx="71">
                  <c:v>2.9411986470222399E-3</c:v>
                </c:pt>
                <c:pt idx="72">
                  <c:v>1.4676913851872E-3</c:v>
                </c:pt>
                <c:pt idx="73">
                  <c:v>4.1152080520987502E-3</c:v>
                </c:pt>
                <c:pt idx="74">
                  <c:v>9.2922449111938407E-3</c:v>
                </c:pt>
                <c:pt idx="75">
                  <c:v>2.2955979220569099E-3</c:v>
                </c:pt>
                <c:pt idx="76">
                  <c:v>2.5583470705896599E-3</c:v>
                </c:pt>
                <c:pt idx="77">
                  <c:v>5.8198799379169898E-3</c:v>
                </c:pt>
                <c:pt idx="78">
                  <c:v>6.9494862109422597E-3</c:v>
                </c:pt>
                <c:pt idx="79">
                  <c:v>2.7827047742903198E-3</c:v>
                </c:pt>
                <c:pt idx="80">
                  <c:v>3.9958800189197003E-3</c:v>
                </c:pt>
                <c:pt idx="81">
                  <c:v>1.4660435263067399E-3</c:v>
                </c:pt>
                <c:pt idx="82">
                  <c:v>1.3948993000667499E-4</c:v>
                </c:pt>
                <c:pt idx="83" formatCode="0.00E+00">
                  <c:v>2.3431988665834001E-5</c:v>
                </c:pt>
                <c:pt idx="84" formatCode="0.00E+00">
                  <c:v>1.34828451336943E-5</c:v>
                </c:pt>
                <c:pt idx="85" formatCode="0.00E+00">
                  <c:v>1.0519763236516099E-5</c:v>
                </c:pt>
                <c:pt idx="86" formatCode="0.00E+00">
                  <c:v>8.88417616806691E-6</c:v>
                </c:pt>
                <c:pt idx="87" formatCode="0.00E+00">
                  <c:v>7.7489885370596295E-6</c:v>
                </c:pt>
                <c:pt idx="88" formatCode="0.00E+00">
                  <c:v>6.8898207246093003E-6</c:v>
                </c:pt>
                <c:pt idx="89" formatCode="0.00E+00">
                  <c:v>6.2119443100527801E-6</c:v>
                </c:pt>
                <c:pt idx="90" formatCode="0.00E+00">
                  <c:v>5.6590788517496498E-6</c:v>
                </c:pt>
                <c:pt idx="91" formatCode="0.00E+00">
                  <c:v>5.1981132855871599E-6</c:v>
                </c:pt>
                <c:pt idx="92" formatCode="0.00E+00">
                  <c:v>4.8081906243169198E-6</c:v>
                </c:pt>
                <c:pt idx="93" formatCode="0.00E+00">
                  <c:v>4.4735916162608098E-6</c:v>
                </c:pt>
                <c:pt idx="94" formatCode="0.00E+00">
                  <c:v>4.1821281229203999E-6</c:v>
                </c:pt>
                <c:pt idx="95" formatCode="0.00E+00">
                  <c:v>3.9262117752514297E-6</c:v>
                </c:pt>
                <c:pt idx="96" formatCode="0.00E+00">
                  <c:v>3.6998010273237001E-6</c:v>
                </c:pt>
                <c:pt idx="97" formatCode="0.00E+00">
                  <c:v>3.4981560474989199E-6</c:v>
                </c:pt>
                <c:pt idx="98" formatCode="0.00E+00">
                  <c:v>3.3174278541991902E-6</c:v>
                </c:pt>
                <c:pt idx="99" formatCode="0.00E+00">
                  <c:v>3.1540239433525101E-6</c:v>
                </c:pt>
              </c:numCache>
            </c:numRef>
          </c:yVal>
          <c:smooth val="1"/>
          <c:extLst>
            <c:ext xmlns:c16="http://schemas.microsoft.com/office/drawing/2014/chart" uri="{C3380CC4-5D6E-409C-BE32-E72D297353CC}">
              <c16:uniqueId val="{00000001-EC2F-4E7F-A3CE-083023AB2211}"/>
            </c:ext>
          </c:extLst>
        </c:ser>
        <c:ser>
          <c:idx val="2"/>
          <c:order val="2"/>
          <c:tx>
            <c:v>beta=0.99</c:v>
          </c:tx>
          <c:spPr>
            <a:ln w="19050" cap="rnd">
              <a:solidFill>
                <a:schemeClr val="accent3"/>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J$3:$J$102</c:f>
              <c:numCache>
                <c:formatCode>General</c:formatCode>
                <c:ptCount val="100"/>
                <c:pt idx="0">
                  <c:v>2.3028047084808301</c:v>
                </c:pt>
                <c:pt idx="1">
                  <c:v>2.3021433353424001</c:v>
                </c:pt>
                <c:pt idx="2">
                  <c:v>2.2204058170318599</c:v>
                </c:pt>
                <c:pt idx="3">
                  <c:v>2.0318930149078298</c:v>
                </c:pt>
                <c:pt idx="4">
                  <c:v>1.8285216093063299</c:v>
                </c:pt>
                <c:pt idx="5">
                  <c:v>1.67580235004425</c:v>
                </c:pt>
                <c:pt idx="6">
                  <c:v>1.49137282371521</c:v>
                </c:pt>
                <c:pt idx="7">
                  <c:v>1.28676569461822</c:v>
                </c:pt>
                <c:pt idx="8">
                  <c:v>1.1119235754012999</c:v>
                </c:pt>
                <c:pt idx="9">
                  <c:v>0.94673907756805398</c:v>
                </c:pt>
                <c:pt idx="10">
                  <c:v>0.80864721536636297</c:v>
                </c:pt>
                <c:pt idx="11">
                  <c:v>0.69792896509170499</c:v>
                </c:pt>
                <c:pt idx="12">
                  <c:v>0.61240541934966997</c:v>
                </c:pt>
                <c:pt idx="13">
                  <c:v>0.50071179866790705</c:v>
                </c:pt>
                <c:pt idx="14">
                  <c:v>0.41263711452484098</c:v>
                </c:pt>
                <c:pt idx="15">
                  <c:v>0.341318249702453</c:v>
                </c:pt>
                <c:pt idx="16">
                  <c:v>0.28156733512878401</c:v>
                </c:pt>
                <c:pt idx="17">
                  <c:v>0.24839615821838301</c:v>
                </c:pt>
                <c:pt idx="18">
                  <c:v>0.190991565585136</c:v>
                </c:pt>
                <c:pt idx="19">
                  <c:v>0.15651664137840199</c:v>
                </c:pt>
                <c:pt idx="20">
                  <c:v>0.14325013756752</c:v>
                </c:pt>
                <c:pt idx="21">
                  <c:v>0.113568663597106</c:v>
                </c:pt>
                <c:pt idx="22">
                  <c:v>0.10010545700788399</c:v>
                </c:pt>
                <c:pt idx="23">
                  <c:v>7.7986054122447898E-2</c:v>
                </c:pt>
                <c:pt idx="24">
                  <c:v>6.2883958220481803E-2</c:v>
                </c:pt>
                <c:pt idx="25">
                  <c:v>6.1031695455312701E-2</c:v>
                </c:pt>
                <c:pt idx="26">
                  <c:v>5.7125728577375398E-2</c:v>
                </c:pt>
                <c:pt idx="27">
                  <c:v>4.6412564814090701E-2</c:v>
                </c:pt>
                <c:pt idx="28">
                  <c:v>4.1051708161830902E-2</c:v>
                </c:pt>
                <c:pt idx="29">
                  <c:v>3.7163361907005303E-2</c:v>
                </c:pt>
                <c:pt idx="30">
                  <c:v>3.8280092179775203E-2</c:v>
                </c:pt>
                <c:pt idx="31">
                  <c:v>3.8134127855300903E-2</c:v>
                </c:pt>
                <c:pt idx="32">
                  <c:v>2.40538772195577E-2</c:v>
                </c:pt>
                <c:pt idx="33">
                  <c:v>2.2476045414805398E-2</c:v>
                </c:pt>
                <c:pt idx="34">
                  <c:v>1.9899103790521601E-2</c:v>
                </c:pt>
                <c:pt idx="35">
                  <c:v>2.2097144275903698E-2</c:v>
                </c:pt>
                <c:pt idx="36">
                  <c:v>2.7879048138856801E-2</c:v>
                </c:pt>
                <c:pt idx="37">
                  <c:v>2.45462674647569E-2</c:v>
                </c:pt>
                <c:pt idx="38">
                  <c:v>2.45413184165954E-2</c:v>
                </c:pt>
                <c:pt idx="39">
                  <c:v>2.5309586897492398E-2</c:v>
                </c:pt>
                <c:pt idx="40">
                  <c:v>1.96446329355239E-2</c:v>
                </c:pt>
                <c:pt idx="41">
                  <c:v>1.42425773665308E-2</c:v>
                </c:pt>
                <c:pt idx="42">
                  <c:v>7.9977391287684406E-3</c:v>
                </c:pt>
                <c:pt idx="43">
                  <c:v>9.4483224675059301E-3</c:v>
                </c:pt>
                <c:pt idx="44">
                  <c:v>1.18240797892212E-2</c:v>
                </c:pt>
                <c:pt idx="45">
                  <c:v>1.2022310867905599E-2</c:v>
                </c:pt>
                <c:pt idx="46">
                  <c:v>1.51022635400295E-2</c:v>
                </c:pt>
                <c:pt idx="47">
                  <c:v>1.45379807800054E-2</c:v>
                </c:pt>
                <c:pt idx="48">
                  <c:v>9.2155961319804192E-3</c:v>
                </c:pt>
                <c:pt idx="49">
                  <c:v>1.62037312984466E-2</c:v>
                </c:pt>
                <c:pt idx="50">
                  <c:v>1.2643473222851699E-2</c:v>
                </c:pt>
                <c:pt idx="51">
                  <c:v>1.44853750243783E-2</c:v>
                </c:pt>
                <c:pt idx="52">
                  <c:v>1.03771742433309E-2</c:v>
                </c:pt>
                <c:pt idx="53">
                  <c:v>8.6790956556796993E-3</c:v>
                </c:pt>
                <c:pt idx="54">
                  <c:v>1.1529688723385299E-2</c:v>
                </c:pt>
                <c:pt idx="55">
                  <c:v>1.22758848592638E-2</c:v>
                </c:pt>
                <c:pt idx="56">
                  <c:v>1.13422097638249E-2</c:v>
                </c:pt>
                <c:pt idx="57">
                  <c:v>7.5179785490036002E-3</c:v>
                </c:pt>
                <c:pt idx="58">
                  <c:v>7.1787363849580201E-3</c:v>
                </c:pt>
                <c:pt idx="59">
                  <c:v>4.7879964113235404E-3</c:v>
                </c:pt>
                <c:pt idx="60">
                  <c:v>2.5528168771415901E-3</c:v>
                </c:pt>
                <c:pt idx="61">
                  <c:v>2.37433216534554E-3</c:v>
                </c:pt>
                <c:pt idx="62">
                  <c:v>4.2199497111141604E-3</c:v>
                </c:pt>
                <c:pt idx="63">
                  <c:v>1.0256510227918601E-2</c:v>
                </c:pt>
                <c:pt idx="64">
                  <c:v>9.9009759724140098E-3</c:v>
                </c:pt>
                <c:pt idx="65">
                  <c:v>5.4895412176847397E-3</c:v>
                </c:pt>
                <c:pt idx="66">
                  <c:v>6.9222459569573402E-3</c:v>
                </c:pt>
                <c:pt idx="67">
                  <c:v>1.09230373054742E-2</c:v>
                </c:pt>
                <c:pt idx="68">
                  <c:v>9.7808204591274192E-3</c:v>
                </c:pt>
                <c:pt idx="69">
                  <c:v>1.1448832228779701E-2</c:v>
                </c:pt>
                <c:pt idx="70">
                  <c:v>8.3709591999650002E-3</c:v>
                </c:pt>
                <c:pt idx="71">
                  <c:v>8.1902788951992902E-3</c:v>
                </c:pt>
                <c:pt idx="72">
                  <c:v>8.2449549809098192E-3</c:v>
                </c:pt>
                <c:pt idx="73">
                  <c:v>6.00002566352486E-3</c:v>
                </c:pt>
                <c:pt idx="74">
                  <c:v>3.8434783928096199E-3</c:v>
                </c:pt>
                <c:pt idx="75">
                  <c:v>5.4378267377614897E-3</c:v>
                </c:pt>
                <c:pt idx="76">
                  <c:v>7.17044388875365E-3</c:v>
                </c:pt>
                <c:pt idx="77">
                  <c:v>7.3597691953182203E-3</c:v>
                </c:pt>
                <c:pt idx="78">
                  <c:v>8.9786397293209995E-3</c:v>
                </c:pt>
                <c:pt idx="79">
                  <c:v>2.7280081994831501E-3</c:v>
                </c:pt>
                <c:pt idx="80">
                  <c:v>2.1831777412444301E-3</c:v>
                </c:pt>
                <c:pt idx="81">
                  <c:v>4.0759900584816898E-3</c:v>
                </c:pt>
                <c:pt idx="82">
                  <c:v>5.2378382533788603E-3</c:v>
                </c:pt>
                <c:pt idx="83">
                  <c:v>5.0213476642966201E-3</c:v>
                </c:pt>
                <c:pt idx="84">
                  <c:v>7.0307482965290503E-3</c:v>
                </c:pt>
                <c:pt idx="85">
                  <c:v>7.6815513893961898E-3</c:v>
                </c:pt>
                <c:pt idx="86">
                  <c:v>7.2286305949091903E-3</c:v>
                </c:pt>
                <c:pt idx="87">
                  <c:v>6.3388915732502903E-3</c:v>
                </c:pt>
                <c:pt idx="88">
                  <c:v>3.5602261777967202E-3</c:v>
                </c:pt>
                <c:pt idx="89">
                  <c:v>2.40186601877212E-3</c:v>
                </c:pt>
                <c:pt idx="90">
                  <c:v>3.4580212086439098E-3</c:v>
                </c:pt>
                <c:pt idx="91">
                  <c:v>9.0462770313024504E-3</c:v>
                </c:pt>
                <c:pt idx="92">
                  <c:v>9.7713917493820104E-3</c:v>
                </c:pt>
                <c:pt idx="93">
                  <c:v>3.7899231538176502E-3</c:v>
                </c:pt>
                <c:pt idx="94">
                  <c:v>4.5429966412484602E-3</c:v>
                </c:pt>
                <c:pt idx="95">
                  <c:v>2.8103857766836799E-3</c:v>
                </c:pt>
                <c:pt idx="96">
                  <c:v>2.51670298166573E-3</c:v>
                </c:pt>
                <c:pt idx="97">
                  <c:v>3.2687929924577401E-3</c:v>
                </c:pt>
                <c:pt idx="98">
                  <c:v>4.8684324137866497E-3</c:v>
                </c:pt>
                <c:pt idx="99">
                  <c:v>5.3508579730987497E-3</c:v>
                </c:pt>
              </c:numCache>
            </c:numRef>
          </c:yVal>
          <c:smooth val="1"/>
          <c:extLst>
            <c:ext xmlns:c16="http://schemas.microsoft.com/office/drawing/2014/chart" uri="{C3380CC4-5D6E-409C-BE32-E72D297353CC}">
              <c16:uniqueId val="{00000002-EC2F-4E7F-A3CE-083023AB2211}"/>
            </c:ext>
          </c:extLst>
        </c:ser>
        <c:ser>
          <c:idx val="3"/>
          <c:order val="3"/>
          <c:tx>
            <c:v>beta=0.999</c:v>
          </c:tx>
          <c:spPr>
            <a:ln w="19050" cap="rnd">
              <a:solidFill>
                <a:schemeClr val="accent4"/>
              </a:solidFill>
              <a:round/>
            </a:ln>
            <a:effectLst/>
          </c:spPr>
          <c:marker>
            <c:symbol val="none"/>
          </c:marker>
          <c:xVal>
            <c:numRef>
              <c:f>beta_analysis_vgg16_cifar10!$A$3:$A$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beta_analysis_vgg16_cifar10!$N$3:$N$102</c:f>
              <c:numCache>
                <c:formatCode>General</c:formatCode>
                <c:ptCount val="100"/>
                <c:pt idx="0">
                  <c:v>2.3025991916656401</c:v>
                </c:pt>
                <c:pt idx="1">
                  <c:v>2.30256867408752</c:v>
                </c:pt>
                <c:pt idx="2">
                  <c:v>2.3023056983947701</c:v>
                </c:pt>
                <c:pt idx="3">
                  <c:v>2.3014352321624698</c:v>
                </c:pt>
                <c:pt idx="4">
                  <c:v>2.2928049564361501</c:v>
                </c:pt>
                <c:pt idx="5">
                  <c:v>2.1917195320129301</c:v>
                </c:pt>
                <c:pt idx="6">
                  <c:v>2.1119151115417401</c:v>
                </c:pt>
                <c:pt idx="7">
                  <c:v>2.0394036769866899</c:v>
                </c:pt>
                <c:pt idx="8">
                  <c:v>1.9948327541351301</c:v>
                </c:pt>
                <c:pt idx="9">
                  <c:v>1.92961597442626</c:v>
                </c:pt>
                <c:pt idx="10">
                  <c:v>1.87256515026092</c:v>
                </c:pt>
                <c:pt idx="11">
                  <c:v>1.7926266193389799</c:v>
                </c:pt>
                <c:pt idx="12">
                  <c:v>1.6997712850570601</c:v>
                </c:pt>
                <c:pt idx="13">
                  <c:v>1.63957643508911</c:v>
                </c:pt>
                <c:pt idx="14">
                  <c:v>1.59429454803466</c:v>
                </c:pt>
                <c:pt idx="15">
                  <c:v>1.5392988920211701</c:v>
                </c:pt>
                <c:pt idx="16">
                  <c:v>1.46114182472229</c:v>
                </c:pt>
                <c:pt idx="17">
                  <c:v>1.4168077707290601</c:v>
                </c:pt>
                <c:pt idx="18">
                  <c:v>1.3650493621826101</c:v>
                </c:pt>
                <c:pt idx="19">
                  <c:v>1.2748651504516599</c:v>
                </c:pt>
                <c:pt idx="20">
                  <c:v>1.20347583293914</c:v>
                </c:pt>
                <c:pt idx="21">
                  <c:v>1.11359643936157</c:v>
                </c:pt>
                <c:pt idx="22">
                  <c:v>1.0149955749511701</c:v>
                </c:pt>
                <c:pt idx="23">
                  <c:v>0.93948864936828602</c:v>
                </c:pt>
                <c:pt idx="24">
                  <c:v>0.836187124252319</c:v>
                </c:pt>
                <c:pt idx="25">
                  <c:v>0.74144846200942904</c:v>
                </c:pt>
                <c:pt idx="26">
                  <c:v>0.64862436056136996</c:v>
                </c:pt>
                <c:pt idx="27">
                  <c:v>0.54646921157836903</c:v>
                </c:pt>
                <c:pt idx="28">
                  <c:v>0.45150914788246099</c:v>
                </c:pt>
                <c:pt idx="29">
                  <c:v>0.36197370290756198</c:v>
                </c:pt>
                <c:pt idx="30">
                  <c:v>0.29597300291061401</c:v>
                </c:pt>
                <c:pt idx="31">
                  <c:v>0.25398755073547302</c:v>
                </c:pt>
                <c:pt idx="32">
                  <c:v>0.236908763647079</c:v>
                </c:pt>
                <c:pt idx="33">
                  <c:v>0.208066135644912</c:v>
                </c:pt>
                <c:pt idx="34">
                  <c:v>0.18671050667762701</c:v>
                </c:pt>
                <c:pt idx="35">
                  <c:v>0.15792763233184801</c:v>
                </c:pt>
                <c:pt idx="36">
                  <c:v>0.123272411525249</c:v>
                </c:pt>
                <c:pt idx="37">
                  <c:v>0.10501564294099799</c:v>
                </c:pt>
                <c:pt idx="38">
                  <c:v>8.71777534484863E-2</c:v>
                </c:pt>
                <c:pt idx="39">
                  <c:v>8.9432463049888597E-2</c:v>
                </c:pt>
                <c:pt idx="40">
                  <c:v>8.8655821979045799E-2</c:v>
                </c:pt>
                <c:pt idx="41">
                  <c:v>7.5105056166648795E-2</c:v>
                </c:pt>
                <c:pt idx="42">
                  <c:v>6.8081624805927193E-2</c:v>
                </c:pt>
                <c:pt idx="43">
                  <c:v>5.4964918643236098E-2</c:v>
                </c:pt>
                <c:pt idx="44">
                  <c:v>5.2652779966592698E-2</c:v>
                </c:pt>
                <c:pt idx="45">
                  <c:v>4.9197599291801397E-2</c:v>
                </c:pt>
                <c:pt idx="46">
                  <c:v>4.3913036584854098E-2</c:v>
                </c:pt>
                <c:pt idx="47">
                  <c:v>4.62790466845035E-2</c:v>
                </c:pt>
                <c:pt idx="48">
                  <c:v>4.4002704322338097E-2</c:v>
                </c:pt>
                <c:pt idx="49">
                  <c:v>3.9388813078403397E-2</c:v>
                </c:pt>
                <c:pt idx="50">
                  <c:v>3.3408734947443001E-2</c:v>
                </c:pt>
                <c:pt idx="51">
                  <c:v>3.0837832018733E-2</c:v>
                </c:pt>
                <c:pt idx="52">
                  <c:v>3.1063515692949201E-2</c:v>
                </c:pt>
                <c:pt idx="53">
                  <c:v>2.5173529982566799E-2</c:v>
                </c:pt>
                <c:pt idx="54">
                  <c:v>2.4639055132865899E-2</c:v>
                </c:pt>
                <c:pt idx="55">
                  <c:v>2.7732623741030599E-2</c:v>
                </c:pt>
                <c:pt idx="56">
                  <c:v>2.18599736690521E-2</c:v>
                </c:pt>
                <c:pt idx="57">
                  <c:v>2.18896381556987E-2</c:v>
                </c:pt>
                <c:pt idx="58">
                  <c:v>1.9208582118153499E-2</c:v>
                </c:pt>
                <c:pt idx="59">
                  <c:v>1.7419857904314901E-2</c:v>
                </c:pt>
                <c:pt idx="60">
                  <c:v>1.7792357131838799E-2</c:v>
                </c:pt>
                <c:pt idx="61">
                  <c:v>1.53417708352208E-2</c:v>
                </c:pt>
                <c:pt idx="62">
                  <c:v>1.4660500921308901E-2</c:v>
                </c:pt>
                <c:pt idx="63">
                  <c:v>1.50592820718884E-2</c:v>
                </c:pt>
                <c:pt idx="64">
                  <c:v>1.27957193180918E-2</c:v>
                </c:pt>
                <c:pt idx="65">
                  <c:v>1.1372171342372801E-2</c:v>
                </c:pt>
                <c:pt idx="66">
                  <c:v>1.13585563376545E-2</c:v>
                </c:pt>
                <c:pt idx="67">
                  <c:v>1.20454495772719E-2</c:v>
                </c:pt>
                <c:pt idx="68">
                  <c:v>1.12709263339638E-2</c:v>
                </c:pt>
                <c:pt idx="69">
                  <c:v>1.01530896499753E-2</c:v>
                </c:pt>
                <c:pt idx="70">
                  <c:v>1.08732664957642E-2</c:v>
                </c:pt>
                <c:pt idx="71">
                  <c:v>1.0731033049523799E-2</c:v>
                </c:pt>
                <c:pt idx="72">
                  <c:v>1.2033947743475401E-2</c:v>
                </c:pt>
                <c:pt idx="73">
                  <c:v>1.17212692275643E-2</c:v>
                </c:pt>
                <c:pt idx="74">
                  <c:v>1.1519419029355001E-2</c:v>
                </c:pt>
                <c:pt idx="75">
                  <c:v>8.5044484585523605E-3</c:v>
                </c:pt>
                <c:pt idx="76">
                  <c:v>7.3404898867011001E-3</c:v>
                </c:pt>
                <c:pt idx="77">
                  <c:v>6.3535766676068297E-3</c:v>
                </c:pt>
                <c:pt idx="78">
                  <c:v>6.75098225474357E-3</c:v>
                </c:pt>
                <c:pt idx="79">
                  <c:v>9.5346542075276305E-3</c:v>
                </c:pt>
                <c:pt idx="80">
                  <c:v>1.3905318453907901E-2</c:v>
                </c:pt>
                <c:pt idx="81">
                  <c:v>1.8613830208778302E-2</c:v>
                </c:pt>
                <c:pt idx="82">
                  <c:v>1.6474300995469E-2</c:v>
                </c:pt>
                <c:pt idx="83">
                  <c:v>1.11363856121897E-2</c:v>
                </c:pt>
                <c:pt idx="84">
                  <c:v>9.0464828535914404E-3</c:v>
                </c:pt>
                <c:pt idx="85">
                  <c:v>8.21662321686744E-3</c:v>
                </c:pt>
                <c:pt idx="86">
                  <c:v>9.0398387983441301E-3</c:v>
                </c:pt>
                <c:pt idx="87">
                  <c:v>9.5599107444286294E-3</c:v>
                </c:pt>
                <c:pt idx="88">
                  <c:v>8.8779535144567403E-3</c:v>
                </c:pt>
                <c:pt idx="89">
                  <c:v>7.8747877851128491E-3</c:v>
                </c:pt>
                <c:pt idx="90">
                  <c:v>8.0177262425422599E-3</c:v>
                </c:pt>
                <c:pt idx="91">
                  <c:v>7.6396423391997797E-3</c:v>
                </c:pt>
                <c:pt idx="92">
                  <c:v>7.0361425168812197E-3</c:v>
                </c:pt>
                <c:pt idx="93">
                  <c:v>6.0486486181616696E-3</c:v>
                </c:pt>
                <c:pt idx="94">
                  <c:v>8.7806917726993491E-3</c:v>
                </c:pt>
                <c:pt idx="95">
                  <c:v>8.9367069303989393E-3</c:v>
                </c:pt>
                <c:pt idx="96">
                  <c:v>1.10828280448913E-2</c:v>
                </c:pt>
                <c:pt idx="97">
                  <c:v>8.3441538736224105E-3</c:v>
                </c:pt>
                <c:pt idx="98">
                  <c:v>7.61673040688037E-3</c:v>
                </c:pt>
                <c:pt idx="99">
                  <c:v>5.8865132741629999E-3</c:v>
                </c:pt>
              </c:numCache>
            </c:numRef>
          </c:yVal>
          <c:smooth val="1"/>
          <c:extLst>
            <c:ext xmlns:c16="http://schemas.microsoft.com/office/drawing/2014/chart" uri="{C3380CC4-5D6E-409C-BE32-E72D297353CC}">
              <c16:uniqueId val="{00000003-EC2F-4E7F-A3CE-083023AB2211}"/>
            </c:ext>
          </c:extLst>
        </c:ser>
        <c:dLbls>
          <c:showLegendKey val="0"/>
          <c:showVal val="0"/>
          <c:showCatName val="0"/>
          <c:showSerName val="0"/>
          <c:showPercent val="0"/>
          <c:showBubbleSize val="0"/>
        </c:dLbls>
        <c:axId val="1813667503"/>
        <c:axId val="1819884943"/>
      </c:scatterChart>
      <c:valAx>
        <c:axId val="1813667503"/>
        <c:scaling>
          <c:orientation val="minMax"/>
          <c:max val="1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9884943"/>
        <c:crosses val="autoZero"/>
        <c:crossBetween val="midCat"/>
      </c:valAx>
      <c:valAx>
        <c:axId val="1819884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67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2</TotalTime>
  <Pages>1</Pages>
  <Words>13706</Words>
  <Characters>78126</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dc:creator>
  <cp:lastModifiedBy>Sadegh</cp:lastModifiedBy>
  <cp:revision>149</cp:revision>
  <cp:lastPrinted>2021-01-22T18:31:00Z</cp:lastPrinted>
  <dcterms:created xsi:type="dcterms:W3CDTF">2020-12-16T18:23:00Z</dcterms:created>
  <dcterms:modified xsi:type="dcterms:W3CDTF">2021-01-2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